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Date of publication xxxx 00, 0000, date of current version xxxx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rsidSect="00441CB3">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231522B1"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Binaural hearing is the process through which neural activity generated as a result of to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5225FF4"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  are </w:t>
      </w:r>
      <w:r w:rsidR="003124B9" w:rsidRPr="003124B9">
        <w:rPr>
          <w:color w:val="000000"/>
          <w:position w:val="0"/>
          <w:sz w:val="20"/>
          <w:szCs w:val="20"/>
        </w:rPr>
        <w:t>linked to decreased sound source localization abilities, reduced speech comprehension in noise, increased listening effort, a lower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1B9321CF" w14:textId="7684B0BA" w:rsidR="00344527" w:rsidRDefault="0034452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B7CC80E" w14:textId="4333A880" w:rsidR="00344527" w:rsidRDefault="00344527"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inaural cues</w:t>
      </w:r>
    </w:p>
    <w:p w14:paraId="2FD40686" w14:textId="5BFD8727" w:rsidR="000C002E"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   essential for binaural hearing  are  result of  variations in the loudness and arrival time  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irection-dependent sound filtering  by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2F9FB5E2" w14:textId="57F69CCC" w:rsidR="005B57A0" w:rsidRPr="000C002E" w:rsidRDefault="005B57A0"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lastRenderedPageBreak/>
        <w:drawing>
          <wp:anchor distT="0" distB="0" distL="114300" distR="114300" simplePos="0" relativeHeight="251658240" behindDoc="0" locked="0" layoutInCell="1" allowOverlap="1" wp14:anchorId="52E7DBD6" wp14:editId="3DD8E9D2">
            <wp:simplePos x="0" y="0"/>
            <wp:positionH relativeFrom="margin">
              <wp:align>left</wp:align>
            </wp:positionH>
            <wp:positionV relativeFrom="paragraph">
              <wp:posOffset>635</wp:posOffset>
            </wp:positionV>
            <wp:extent cx="5691505" cy="4476115"/>
            <wp:effectExtent l="0" t="0" r="4445"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r="2176" b="1037"/>
                    <a:stretch/>
                  </pic:blipFill>
                  <pic:spPr bwMode="auto">
                    <a:xfrm>
                      <a:off x="0" y="0"/>
                      <a:ext cx="5691505" cy="4476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is farther way from side of the head is arrivers at  far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ave length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dB.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2C1BBE1"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He observed that listeners' capability to localise sounds in frequncey range of 128Hz to 256 Hz  was inconsistent with using ILD cues, because the head shadow produces  minor variations at these low frequencies. He eatablished that  listeners are sensitive to arrival time of sound at the two ears.</w:t>
      </w:r>
    </w:p>
    <w:p w14:paraId="4DC1B16A" w14:textId="5546AE3A"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ITD is caused by the variable distances travelled by sound before ariving at  the near and far ears. ITD is affected by the velocity of sound as well as the shape and size of the head and ears. Sound sources in front of the listener are at the same distance  from both ears, producing  ITD close to 0 s. The highest ITD perceived by and adult for lateral sources approximatly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lastRenderedPageBreak/>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69EE5C70"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78F2BD52" w14:textId="1359FF06" w:rsidR="00EB71E3" w:rsidRDefault="00EB71E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Pr>
          <w:noProof/>
        </w:rPr>
        <w:drawing>
          <wp:inline distT="0" distB="0" distL="0" distR="0" wp14:anchorId="7E99389B" wp14:editId="3031D7A3">
            <wp:extent cx="4009292"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6"/>
                    <a:stretch>
                      <a:fillRect/>
                    </a:stretch>
                  </pic:blipFill>
                  <pic:spPr>
                    <a:xfrm>
                      <a:off x="0" y="0"/>
                      <a:ext cx="4014174" cy="4006007"/>
                    </a:xfrm>
                    <a:prstGeom prst="rect">
                      <a:avLst/>
                    </a:prstGeom>
                  </pic:spPr>
                </pic:pic>
              </a:graphicData>
            </a:graphic>
          </wp:inline>
        </w:drawing>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r w:rsidR="00E955FE">
        <w:rPr>
          <w:rFonts w:ascii="Helvetica Neue" w:eastAsia="Helvetica Neue" w:hAnsi="Helvetica Neue" w:cs="Helvetica Neue"/>
          <w:b/>
          <w:color w:val="00629B"/>
          <w:sz w:val="18"/>
          <w:szCs w:val="18"/>
        </w:rPr>
        <w:t xml:space="preserve">Methodolgy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955FE">
        <w:rPr>
          <w:rFonts w:ascii="Helvetica Neue" w:eastAsia="Helvetica Neue" w:hAnsi="Helvetica Neue" w:cs="Helvetica Neue"/>
          <w:b/>
          <w:color w:val="00629B"/>
          <w:sz w:val="18"/>
          <w:szCs w:val="18"/>
        </w:rPr>
        <w:t>Reseach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6F225AD1"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r w:rsidR="00F02292" w:rsidRPr="000F7C67">
        <w:rPr>
          <w:color w:val="000000"/>
          <w:sz w:val="20"/>
          <w:szCs w:val="20"/>
        </w:rPr>
        <w:t>impairments</w:t>
      </w:r>
      <w:r w:rsidR="00F02292">
        <w:rPr>
          <w:color w:val="000000"/>
          <w:sz w:val="20"/>
          <w:szCs w:val="20"/>
        </w:rPr>
        <w:t>?</w:t>
      </w:r>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0AACE958" w14:textId="7FE3D17F"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lastRenderedPageBreak/>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Pubmed</w:t>
      </w:r>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we searched the web archives. The term "masking level diffrecine" refers to ad diffrerne name   names like  binural masking level  differnce ,Masking Level  , same is the case with names of AEPS, . Therefore, the search was specifically designed to return information on all different term used for same phnomenan.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footerReference w:type="default" r:id="rId17"/>
          <w:type w:val="continuous"/>
          <w:pgSz w:w="11520" w:h="15660"/>
          <w:pgMar w:top="1300" w:right="740" w:bottom="1040" w:left="740" w:header="360" w:footer="640" w:gutter="0"/>
          <w:cols w:space="720"/>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  publications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Ultimately,</w:t>
      </w:r>
      <w:r>
        <w:rPr>
          <w:color w:val="000000"/>
          <w:sz w:val="20"/>
          <w:szCs w:val="20"/>
        </w:rPr>
        <w:t>the</w:t>
      </w:r>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lastRenderedPageBreak/>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Confernc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öntynen, Henri; Salminen, Nelli</w:t>
            </w:r>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Zihao; Bai, Yanru;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eliano, Matthias; Seidel, Peggy; Vorwerk,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orjigin, Agudemu; Husted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Neuro</w:t>
            </w:r>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ertpoompunya, Angkana; Ozmeral, Erol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eravanchizadeh, Masoud; Zakeri,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 Geravanchizadeh, S Zakeri</w:t>
            </w:r>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tson, Sam; Laugesen, Søren; Epp,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Muralimanohar,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Vilidait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lkenhol,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euroImage</w:t>
            </w:r>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ieja, Daniel A.; Dunkley, Benjamin T.; Papsin,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Anbuhl,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olonenko, Melissa J.; Papsin,</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Toshinori;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nanateja, G. Nike; Maruthy,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0"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Zhang, Xiaochen;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derson, Samira; Ellis, Robert; Mehta, Julie; Goupell</w:t>
            </w:r>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Goossens, Tine; Undurraga,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ng, Qian; Lu, Hao; Wu, Zhemeng;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eckhoutte, Maaike; Spirrov, Dimitar</w:t>
            </w:r>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ansier,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 Vercammen, A van Wieringen</w:t>
            </w:r>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arsella, Pasquale; Scorpecci, Alessandro; Cartocci,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yndhoven, Simon; Francar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mall, Susan A.; Ishida, Ieda M.; Stapells,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Laumen, Geneviève; Tollin, Daniel J.; Beutelmann,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evallos-Larrea, Pablo; Pereira, Thobias;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durraga, Jaime A.; Haywood, Nick R.; Marquardt, Torsten</w:t>
            </w:r>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 Undurraga,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1"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farpisheh, Amir Salar; Jafari, Amir Homayoun; Abolhassani</w:t>
            </w:r>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 Hongmei; Kollmeier,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Neetha; Biesmans, Wouter;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ywood, Nicholas R.; Undurraga,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ai, Yuexin; Zheng, Yiqing; Liang, Maojin; Zhao, Fei;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apesh, Melissa A.; Billings, Curtis J.; Baltzell,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ohebbi, M., Mahmoudian, S., Alborzi, M. S., Najafi-Koopaie</w:t>
            </w:r>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adi, Mohsen; Pourbakht, Akram; Jafari</w:t>
            </w:r>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ernhard; Miyazaki, Takahiro; Thompson, Jessica;o</w:t>
            </w:r>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veninen, Jyrki; Kopčo</w:t>
            </w:r>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enkowski, Daniel; Pomper, Ulrich; Fitzner,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pp, Bastian; Yasin, Ifat; Verhey, Jesko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Luts, Heleen; Vandermosten,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ner, Thomas; Kandzia,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Fawen; Deshpande, Aniruddha;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441CB3">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03E7755E"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92466A">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92466A" w:rsidRPr="0092466A">
        <w:rPr>
          <w:sz w:val="20"/>
        </w:rPr>
        <w:t>[15], [16]</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Stecker and Gallun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92466A">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0C002E" w:rsidRPr="000C002E">
        <w:rPr>
          <w:sz w:val="20"/>
        </w:rPr>
        <w:t>[9]</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214E529D"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92466A">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92466A" w:rsidRPr="0092466A">
        <w:rPr>
          <w:sz w:val="20"/>
        </w:rPr>
        <w:t>[17]</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7723F69A"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retrocochlear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92466A">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2017F162"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92466A">
        <w:rPr>
          <w:color w:val="000000"/>
          <w:sz w:val="20"/>
          <w:szCs w:val="20"/>
        </w:rPr>
        <w:instrText xml:space="preserve"> ADDIN ZOTERO_ITEM CSL_CITATION {"citationID":"rsuRtdM4","properties":{"formattedCitation":"[18]","plainCitation":"[18]","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92466A" w:rsidRPr="0092466A">
        <w:rPr>
          <w:sz w:val="20"/>
        </w:rPr>
        <w:t>[18]</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92466A">
        <w:rPr>
          <w:color w:val="000000"/>
          <w:sz w:val="20"/>
          <w:szCs w:val="20"/>
        </w:rPr>
        <w:instrText xml:space="preserve"> ADDIN ZOTERO_ITEM CSL_CITATION {"citationID":"Tun28jJq","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92466A" w:rsidRPr="0092466A">
        <w:rPr>
          <w:sz w:val="20"/>
        </w:rPr>
        <w:t>[19]</w:t>
      </w:r>
      <w:r w:rsidR="00A252B6">
        <w:rPr>
          <w:color w:val="000000"/>
          <w:sz w:val="20"/>
          <w:szCs w:val="20"/>
        </w:rPr>
        <w:fldChar w:fldCharType="end"/>
      </w:r>
      <w:r w:rsidR="00A235EF" w:rsidRPr="00A235EF">
        <w:rPr>
          <w:color w:val="000000"/>
          <w:sz w:val="20"/>
          <w:szCs w:val="20"/>
        </w:rPr>
        <w:t>.</w:t>
      </w: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519D679E"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92466A">
        <w:rPr>
          <w:color w:val="000000"/>
          <w:sz w:val="20"/>
          <w:szCs w:val="20"/>
        </w:rPr>
        <w:instrText xml:space="preserve"> ADDIN ZOTERO_ITEM CSL_CITATION {"citationID":"QekoN9ar","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92466A" w:rsidRPr="0092466A">
        <w:rPr>
          <w:sz w:val="20"/>
        </w:rPr>
        <w:t>[19]</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4B711712"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Hirsh</w:t>
      </w:r>
      <w:r w:rsidR="007470DB">
        <w:rPr>
          <w:color w:val="000000"/>
          <w:sz w:val="20"/>
          <w:szCs w:val="20"/>
        </w:rPr>
        <w:t>in</w:t>
      </w:r>
      <w:r w:rsidR="009B7840">
        <w:rPr>
          <w:color w:val="000000"/>
          <w:sz w:val="20"/>
          <w:szCs w:val="20"/>
        </w:rPr>
        <w:fldChar w:fldCharType="begin"/>
      </w:r>
      <w:r w:rsidR="0092466A">
        <w:rPr>
          <w:color w:val="000000"/>
          <w:sz w:val="20"/>
          <w:szCs w:val="20"/>
        </w:rPr>
        <w:instrText xml:space="preserve"> ADDIN ZOTERO_ITEM CSL_CITATION {"citationID":"qBUvDOej","properties":{"formattedCitation":"[20]","plainCitation":"[20]","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92466A" w:rsidRPr="0092466A">
        <w:rPr>
          <w:sz w:val="20"/>
        </w:rPr>
        <w:t>[20]</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92466A">
        <w:rPr>
          <w:color w:val="000000"/>
          <w:sz w:val="20"/>
          <w:szCs w:val="20"/>
        </w:rPr>
        <w:instrText xml:space="preserve"> ADDIN ZOTERO_ITEM CSL_CITATION {"citationID":"s9hHUtxY","properties":{"formattedCitation":"[21]","plainCitation":"[21]","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92466A" w:rsidRPr="0092466A">
        <w:rPr>
          <w:sz w:val="20"/>
        </w:rPr>
        <w:t>[21]</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92466A">
        <w:rPr>
          <w:color w:val="000000"/>
          <w:sz w:val="20"/>
          <w:szCs w:val="20"/>
        </w:rPr>
        <w:instrText xml:space="preserve"> ADDIN ZOTERO_ITEM CSL_CITATION {"citationID":"UWB4OgMA","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92466A" w:rsidRPr="0092466A">
        <w:rPr>
          <w:sz w:val="20"/>
        </w:rPr>
        <w:t>[22]</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17EED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92466A">
        <w:rPr>
          <w:color w:val="000000"/>
          <w:sz w:val="20"/>
          <w:szCs w:val="20"/>
        </w:rPr>
        <w:instrText xml:space="preserve"> ADDIN ZOTERO_ITEM CSL_CITATION {"citationID":"h5aiq1Yq","properties":{"formattedCitation":"[23]","plainCitation":"[23]","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92466A" w:rsidRPr="0092466A">
        <w:rPr>
          <w:sz w:val="20"/>
        </w:rPr>
        <w:t>[23]</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92466A">
        <w:rPr>
          <w:color w:val="000000"/>
          <w:sz w:val="20"/>
          <w:szCs w:val="20"/>
        </w:rPr>
        <w:instrText xml:space="preserve"> ADDIN ZOTERO_ITEM CSL_CITATION {"citationID":"pyrqEiUW","properties":{"formattedCitation":"[24], [25]","plainCitation":"[24], [25]","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92466A" w:rsidRPr="0092466A">
        <w:rPr>
          <w:sz w:val="20"/>
        </w:rPr>
        <w:t>[24], [25]</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3A6E3E1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92466A">
        <w:rPr>
          <w:color w:val="000000"/>
          <w:sz w:val="20"/>
          <w:szCs w:val="20"/>
        </w:rPr>
        <w:instrText xml:space="preserve"> ADDIN ZOTERO_ITEM CSL_CITATION {"citationID":"v0GonXHy","properties":{"formattedCitation":"[26]","plainCitation":"[26]","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92466A" w:rsidRPr="0092466A">
        <w:rPr>
          <w:sz w:val="20"/>
        </w:rPr>
        <w:t>[26]</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92466A">
        <w:rPr>
          <w:color w:val="000000"/>
          <w:sz w:val="20"/>
          <w:szCs w:val="20"/>
        </w:rPr>
        <w:instrText xml:space="preserve"> ADDIN ZOTERO_ITEM CSL_CITATION {"citationID":"Htgq9WTd","properties":{"formattedCitation":"[27]","plainCitation":"[27]","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92466A" w:rsidRPr="0092466A">
        <w:rPr>
          <w:sz w:val="20"/>
        </w:rPr>
        <w:t>[27]</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2B6E2509"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signals are found to induce different neurophysiological reactions than diotic signals</w:t>
      </w:r>
      <w:r w:rsidR="00A17C0E">
        <w:rPr>
          <w:color w:val="000000"/>
          <w:sz w:val="20"/>
          <w:szCs w:val="20"/>
        </w:rPr>
        <w:fldChar w:fldCharType="begin"/>
      </w:r>
      <w:r w:rsidR="0092466A">
        <w:rPr>
          <w:color w:val="000000"/>
          <w:sz w:val="20"/>
          <w:szCs w:val="20"/>
        </w:rPr>
        <w:instrText xml:space="preserve"> ADDIN ZOTERO_ITEM CSL_CITATION {"citationID":"f3yjOdOm","properties":{"formattedCitation":"[28]","plainCitation":"[28]","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92466A" w:rsidRPr="0092466A">
        <w:rPr>
          <w:sz w:val="20"/>
        </w:rPr>
        <w:t>[28]</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92466A">
        <w:rPr>
          <w:color w:val="000000"/>
          <w:sz w:val="20"/>
          <w:szCs w:val="20"/>
        </w:rPr>
        <w:instrText xml:space="preserve"> ADDIN ZOTERO_ITEM CSL_CITATION {"citationID":"Bb2JZ5hX","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92466A" w:rsidRPr="0092466A">
        <w:rPr>
          <w:sz w:val="20"/>
        </w:rPr>
        <w:t>[29]</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lastRenderedPageBreak/>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7D823FAE" w:rsidR="00E759F7" w:rsidRDefault="00BB7EF8" w:rsidP="00BB7EF8">
      <w:pPr>
        <w:pBdr>
          <w:top w:val="nil"/>
          <w:left w:val="nil"/>
          <w:bottom w:val="nil"/>
          <w:right w:val="nil"/>
          <w:between w:val="nil"/>
        </w:pBdr>
        <w:spacing w:line="240" w:lineRule="auto"/>
        <w:ind w:left="0" w:hanging="2"/>
        <w:jc w:val="center"/>
        <w:rPr>
          <w:color w:val="000000"/>
          <w:sz w:val="20"/>
          <w:szCs w:val="20"/>
        </w:rPr>
      </w:pP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0D479260"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92466A">
        <w:rPr>
          <w:color w:val="000000"/>
          <w:sz w:val="20"/>
          <w:szCs w:val="20"/>
        </w:rPr>
        <w:instrText xml:space="preserve"> ADDIN ZOTERO_ITEM CSL_CITATION {"citationID":"OJPlDuzd","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using homophasic</w:t>
      </w:r>
      <w:r w:rsidR="00BB7861" w:rsidRPr="00BB7861">
        <w:rPr>
          <w:color w:val="000000"/>
          <w:sz w:val="20"/>
          <w:szCs w:val="20"/>
        </w:rPr>
        <w:t xml:space="preserve"> and antiphasic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92466A">
        <w:rPr>
          <w:color w:val="000000"/>
          <w:sz w:val="20"/>
          <w:szCs w:val="20"/>
        </w:rPr>
        <w:instrText xml:space="preserve"> ADDIN ZOTERO_ITEM CSL_CITATION {"citationID":"z81k25tG","properties":{"formattedCitation":"[33], [34]","plainCitation":"[33], [34]","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92466A" w:rsidRPr="0092466A">
        <w:rPr>
          <w:sz w:val="20"/>
        </w:rPr>
        <w:t>[33], [34]</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r w:rsidRPr="00BB7861">
        <w:rPr>
          <w:color w:val="000000"/>
          <w:sz w:val="20"/>
          <w:szCs w:val="20"/>
        </w:rPr>
        <w:t xml:space="preserve">homophasic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antiphasic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The BMLD in dB is computed by subtracting the detection threshold in antiphasic from the detection threshold in homphasic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511B2A0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92466A">
        <w:rPr>
          <w:color w:val="000000"/>
          <w:sz w:val="20"/>
          <w:szCs w:val="20"/>
        </w:rPr>
        <w:instrText xml:space="preserve"> ADDIN ZOTERO_ITEM CSL_CITATION {"citationID":"TQUWwtnC","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Pr>
          <w:color w:val="000000"/>
          <w:sz w:val="20"/>
          <w:szCs w:val="20"/>
        </w:rPr>
        <w:t>.</w:t>
      </w:r>
    </w:p>
    <w:p w14:paraId="77C5AC97" w14:textId="1518CBDA"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92466A">
        <w:rPr>
          <w:color w:val="000000"/>
          <w:sz w:val="20"/>
          <w:szCs w:val="20"/>
        </w:rPr>
        <w:instrText xml:space="preserve"> ADDIN ZOTERO_ITEM CSL_CITATION {"citationID":"iCf43z7H","properties":{"formattedCitation":"[35]","plainCitation":"[35]","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92466A" w:rsidRPr="0092466A">
        <w:rPr>
          <w:sz w:val="20"/>
        </w:rPr>
        <w:t>[35]</w:t>
      </w:r>
      <w:r w:rsidR="0023131B">
        <w:rPr>
          <w:color w:val="000000"/>
          <w:sz w:val="20"/>
          <w:szCs w:val="20"/>
        </w:rPr>
        <w:fldChar w:fldCharType="end"/>
      </w:r>
      <w:r w:rsidRPr="0066775E">
        <w:rPr>
          <w:color w:val="000000"/>
          <w:sz w:val="20"/>
          <w:szCs w:val="20"/>
        </w:rPr>
        <w:t>.</w:t>
      </w:r>
    </w:p>
    <w:p w14:paraId="63E7CE09" w14:textId="1B7F6153"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92466A">
        <w:rPr>
          <w:color w:val="000000"/>
          <w:sz w:val="20"/>
          <w:szCs w:val="20"/>
        </w:rPr>
        <w:instrText xml:space="preserve"> ADDIN ZOTERO_ITEM CSL_CITATION {"citationID":"m8vSZDx5","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FE4E0C">
        <w:rPr>
          <w:color w:val="000000"/>
          <w:sz w:val="20"/>
          <w:szCs w:val="20"/>
        </w:rPr>
        <w:t>.</w:t>
      </w:r>
    </w:p>
    <w:p w14:paraId="477C8F70" w14:textId="624AA13F"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92466A">
        <w:rPr>
          <w:color w:val="000000"/>
          <w:sz w:val="20"/>
          <w:szCs w:val="20"/>
        </w:rPr>
        <w:instrText xml:space="preserve"> ADDIN ZOTERO_ITEM CSL_CITATION {"citationID":"61DnpsJJ","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92466A" w:rsidRPr="0092466A">
        <w:rPr>
          <w:sz w:val="20"/>
        </w:rPr>
        <w:t>[37]</w:t>
      </w:r>
      <w:r>
        <w:rPr>
          <w:color w:val="000000"/>
          <w:sz w:val="20"/>
          <w:szCs w:val="20"/>
        </w:rPr>
        <w:fldChar w:fldCharType="end"/>
      </w:r>
      <w:r w:rsidRPr="00305CCD">
        <w:rPr>
          <w:color w:val="000000"/>
          <w:sz w:val="20"/>
          <w:szCs w:val="20"/>
        </w:rPr>
        <w:t>.</w:t>
      </w:r>
    </w:p>
    <w:p w14:paraId="39B7491C" w14:textId="22DC7C13"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antiphasic SoNpi or SpiNo,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92466A">
        <w:rPr>
          <w:color w:val="000000"/>
          <w:sz w:val="20"/>
          <w:szCs w:val="20"/>
        </w:rPr>
        <w:instrText xml:space="preserve"> ADDIN ZOTERO_ITEM CSL_CITATION {"citationID":"lfGVnpz3","properties":{"formattedCitation":"[38]","plainCitation":"[38]","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92466A" w:rsidRPr="0092466A">
        <w:rPr>
          <w:sz w:val="20"/>
        </w:rPr>
        <w:t>[38]</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1453AD0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92466A">
        <w:rPr>
          <w:color w:val="000000"/>
          <w:sz w:val="20"/>
          <w:szCs w:val="20"/>
        </w:rPr>
        <w:instrText xml:space="preserve"> ADDIN ZOTERO_ITEM CSL_CITATION {"citationID":"0DhFJpZU","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92466A" w:rsidRPr="0092466A">
        <w:rPr>
          <w:sz w:val="20"/>
        </w:rPr>
        <w:t>[22]</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92466A">
        <w:rPr>
          <w:color w:val="000000"/>
          <w:sz w:val="20"/>
          <w:szCs w:val="20"/>
        </w:rPr>
        <w:instrText xml:space="preserve"> ADDIN ZOTERO_ITEM CSL_CITATION {"citationID":"yjuEkZEc","properties":{"formattedCitation":"[39]","plainCitation":"[39]","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92466A" w:rsidRPr="0092466A">
        <w:rPr>
          <w:sz w:val="20"/>
        </w:rPr>
        <w:t>[39]</w:t>
      </w:r>
      <w:r w:rsidR="00E96124">
        <w:rPr>
          <w:color w:val="000000"/>
          <w:sz w:val="20"/>
          <w:szCs w:val="20"/>
        </w:rPr>
        <w:fldChar w:fldCharType="end"/>
      </w:r>
      <w:r w:rsidR="00E96124" w:rsidRPr="00E96124">
        <w:rPr>
          <w:color w:val="000000"/>
          <w:sz w:val="20"/>
          <w:szCs w:val="20"/>
        </w:rPr>
        <w:t>.</w:t>
      </w:r>
    </w:p>
    <w:p w14:paraId="54AF90F0" w14:textId="28CC680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92466A">
        <w:rPr>
          <w:color w:val="000000"/>
          <w:sz w:val="20"/>
          <w:szCs w:val="20"/>
        </w:rPr>
        <w:instrText xml:space="preserve"> ADDIN ZOTERO_ITEM CSL_CITATION {"citationID":"O688gg73","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E956D1">
        <w:rPr>
          <w:color w:val="000000"/>
          <w:sz w:val="20"/>
          <w:szCs w:val="20"/>
        </w:rPr>
        <w:t>.</w:t>
      </w:r>
    </w:p>
    <w:p w14:paraId="0B200FDC" w14:textId="74D0368F"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92466A">
        <w:rPr>
          <w:color w:val="000000"/>
          <w:sz w:val="20"/>
          <w:szCs w:val="20"/>
        </w:rPr>
        <w:instrText xml:space="preserve"> ADDIN ZOTERO_ITEM CSL_CITATION {"citationID":"zvWWNL9B","properties":{"formattedCitation":"[40]","plainCitation":"[40]","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92466A" w:rsidRPr="0092466A">
        <w:rPr>
          <w:sz w:val="20"/>
        </w:rPr>
        <w:t>[40]</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92466A">
        <w:rPr>
          <w:color w:val="000000"/>
          <w:sz w:val="20"/>
          <w:szCs w:val="20"/>
        </w:rPr>
        <w:instrText xml:space="preserve"> ADDIN ZOTERO_ITEM CSL_CITATION {"citationID":"L19rWxzL","properties":{"formattedCitation":"[41]","plainCitation":"[41]","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92466A" w:rsidRPr="0092466A">
        <w:rPr>
          <w:sz w:val="20"/>
        </w:rPr>
        <w:t>[41]</w:t>
      </w:r>
      <w:r w:rsidR="0020075C">
        <w:rPr>
          <w:color w:val="000000"/>
          <w:sz w:val="20"/>
          <w:szCs w:val="20"/>
        </w:rPr>
        <w:fldChar w:fldCharType="end"/>
      </w:r>
      <w:r w:rsidR="0020075C" w:rsidRPr="0020075C">
        <w:rPr>
          <w:color w:val="000000"/>
          <w:sz w:val="20"/>
          <w:szCs w:val="20"/>
        </w:rPr>
        <w:t>.</w:t>
      </w:r>
    </w:p>
    <w:p w14:paraId="0F65A757" w14:textId="1F60A023"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of a wideband noise make signal detection relatively difficult in the homophasic condition, although signal detection in the antiphasic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92466A">
        <w:rPr>
          <w:color w:val="000000"/>
          <w:sz w:val="20"/>
          <w:szCs w:val="20"/>
        </w:rPr>
        <w:instrText xml:space="preserve"> ADDIN ZOTERO_ITEM CSL_CITATION {"citationID":"aF6jgJOF","properties":{"formattedCitation":"[42], [43]","plainCitation":"[42], [43]","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92466A" w:rsidRPr="0092466A">
        <w:rPr>
          <w:sz w:val="20"/>
        </w:rPr>
        <w:t>[42], [43]</w:t>
      </w:r>
      <w:r>
        <w:rPr>
          <w:color w:val="000000"/>
          <w:sz w:val="20"/>
          <w:szCs w:val="20"/>
        </w:rPr>
        <w:fldChar w:fldCharType="end"/>
      </w:r>
      <w:r w:rsidRPr="002E6B2D">
        <w:rPr>
          <w:color w:val="000000"/>
          <w:sz w:val="20"/>
          <w:szCs w:val="20"/>
        </w:rPr>
        <w:t>.</w:t>
      </w:r>
    </w:p>
    <w:p w14:paraId="47C8C54B" w14:textId="7EF7262C"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homophasic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r w:rsidRPr="002F2C15">
        <w:rPr>
          <w:color w:val="000000"/>
          <w:sz w:val="20"/>
          <w:szCs w:val="20"/>
        </w:rPr>
        <w:t>antiphasic masked threshold in some subjects while improving in others</w:t>
      </w:r>
      <w:r>
        <w:rPr>
          <w:color w:val="000000"/>
          <w:sz w:val="20"/>
          <w:szCs w:val="20"/>
        </w:rPr>
        <w:fldChar w:fldCharType="begin"/>
      </w:r>
      <w:r w:rsidR="0092466A">
        <w:rPr>
          <w:color w:val="000000"/>
          <w:sz w:val="20"/>
          <w:szCs w:val="20"/>
        </w:rPr>
        <w:instrText xml:space="preserve"> ADDIN ZOTERO_ITEM CSL_CITATION {"citationID":"qHYSU5Id","properties":{"formattedCitation":"[44]","plainCitation":"[44]","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92466A" w:rsidRPr="0092466A">
        <w:rPr>
          <w:sz w:val="20"/>
        </w:rPr>
        <w:t>[44]</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978"/>
        <w:gridCol w:w="2578"/>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0D41415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HrbP1jbR","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22]</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4B064AE5"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eL0WuGJV","properties":{"formattedCitation":"[45]","plainCitation":"[45]","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5]</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301AB8D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Durlach &amp; Colbur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ihtyBKtx","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7ECA130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Uc1yNqoc","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frofm 0-9ms largest BMLD prodecued at 1ms ITD in </w:t>
            </w:r>
          </w:p>
        </w:tc>
      </w:tr>
      <w:tr w:rsidR="00D00067" w:rsidRPr="00D00067" w14:paraId="34616139" w14:textId="77777777" w:rsidTr="00B31F5B">
        <w:trPr>
          <w:trHeight w:val="300"/>
        </w:trPr>
        <w:tc>
          <w:tcPr>
            <w:tcW w:w="975" w:type="dxa"/>
            <w:shd w:val="clear" w:color="auto" w:fill="auto"/>
            <w:noWrap/>
            <w:hideMark/>
          </w:tcPr>
          <w:p w14:paraId="359674B1" w14:textId="3ACC1CF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6vERHeJH","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1C22CC6B"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Durrant and Nozza</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YcPbffIZ","properties":{"formattedCitation":"[46]","plainCitation":"[46]","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6]</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19C4414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zc9ZmIQA","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36]</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55D50511"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Bernstein &amp; Trahiotis</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7PKBLZb6","properties":{"formattedCitation":"[47]","plainCitation":"[47]","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7B1BADE1"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OYrDBGUs","properties":{"formattedCitation":"[48]","plainCitation":"[48]","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8]</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ms lowers the BMLD value.</w:t>
            </w:r>
          </w:p>
        </w:tc>
      </w:tr>
      <w:tr w:rsidR="00D00067" w:rsidRPr="00D00067" w14:paraId="5B185CFB" w14:textId="77777777" w:rsidTr="00B31F5B">
        <w:trPr>
          <w:trHeight w:val="300"/>
        </w:trPr>
        <w:tc>
          <w:tcPr>
            <w:tcW w:w="975" w:type="dxa"/>
            <w:shd w:val="clear" w:color="auto" w:fill="auto"/>
            <w:noWrap/>
            <w:hideMark/>
          </w:tcPr>
          <w:p w14:paraId="4EF4AA91" w14:textId="3684BDF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Eddins &amp; Barber</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3yjHBGfc","properties":{"formattedCitation":"[43]","plainCitation":"[43]","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ural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4C88167C"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fNIRS), and cortical auditory evoked potentials as supplements to subjective approaches (CAEP)</w:t>
      </w:r>
      <w:r>
        <w:rPr>
          <w:color w:val="000000"/>
          <w:sz w:val="20"/>
          <w:szCs w:val="20"/>
        </w:rPr>
        <w:fldChar w:fldCharType="begin"/>
      </w:r>
      <w:r w:rsidR="0092466A">
        <w:rPr>
          <w:color w:val="000000"/>
          <w:sz w:val="20"/>
          <w:szCs w:val="20"/>
        </w:rPr>
        <w:instrText xml:space="preserve"> ADDIN ZOTERO_ITEM CSL_CITATION {"citationID":"y6PVBJw1","properties":{"formattedCitation":"[49]","plainCitation":"[49]","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92466A" w:rsidRPr="0092466A">
        <w:rPr>
          <w:sz w:val="20"/>
        </w:rPr>
        <w:t>[49]</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09DAFEDE"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92466A">
        <w:rPr>
          <w:color w:val="000000"/>
          <w:sz w:val="20"/>
          <w:szCs w:val="20"/>
        </w:rPr>
        <w:instrText xml:space="preserve"> ADDIN ZOTERO_ITEM CSL_CITATION {"citationID":"2Rstnfyf","properties":{"formattedCitation":"[50]","plainCitation":"[50]","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92466A" w:rsidRPr="0092466A">
        <w:rPr>
          <w:sz w:val="20"/>
        </w:rPr>
        <w:t>[50]</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A6C8217"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92466A">
        <w:rPr>
          <w:color w:val="000000"/>
          <w:sz w:val="20"/>
          <w:szCs w:val="20"/>
        </w:rPr>
        <w:instrText xml:space="preserve"> ADDIN ZOTERO_ITEM CSL_CITATION {"citationID":"Z30TK8hX","properties":{"formattedCitation":"[51]","plainCitation":"[51]","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92466A" w:rsidRPr="0092466A">
        <w:rPr>
          <w:sz w:val="20"/>
        </w:rPr>
        <w:t>[51]</w:t>
      </w:r>
      <w:r>
        <w:rPr>
          <w:color w:val="000000"/>
          <w:sz w:val="20"/>
          <w:szCs w:val="20"/>
        </w:rPr>
        <w:fldChar w:fldCharType="end"/>
      </w:r>
    </w:p>
    <w:p w14:paraId="4F278936" w14:textId="17D53F1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92466A">
        <w:rPr>
          <w:color w:val="000000"/>
          <w:sz w:val="20"/>
          <w:szCs w:val="20"/>
        </w:rPr>
        <w:instrText xml:space="preserve"> ADDIN ZOTERO_ITEM CSL_CITATION {"citationID":"K012uIQp","properties":{"formattedCitation":"[52]","plainCitation":"[52]","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92466A" w:rsidRPr="0092466A">
        <w:rPr>
          <w:sz w:val="20"/>
        </w:rPr>
        <w:t>[52]</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92466A">
        <w:rPr>
          <w:color w:val="000000"/>
          <w:sz w:val="20"/>
          <w:szCs w:val="20"/>
        </w:rPr>
        <w:instrText xml:space="preserve"> ADDIN ZOTERO_ITEM CSL_CITATION {"citationID":"xByySP7K","properties":{"formattedCitation":"[53]","plainCitation":"[53]","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92466A" w:rsidRPr="0092466A">
        <w:rPr>
          <w:sz w:val="20"/>
        </w:rPr>
        <w:t>[53]</w:t>
      </w:r>
      <w:r w:rsidR="003D547E">
        <w:rPr>
          <w:color w:val="000000"/>
          <w:sz w:val="20"/>
          <w:szCs w:val="20"/>
        </w:rPr>
        <w:fldChar w:fldCharType="end"/>
      </w:r>
      <w:r w:rsidR="003D547E">
        <w:rPr>
          <w:color w:val="000000"/>
          <w:sz w:val="20"/>
          <w:szCs w:val="20"/>
        </w:rPr>
        <w:t>.</w:t>
      </w:r>
      <w:r w:rsidR="00B024D2">
        <w:rPr>
          <w:color w:val="000000"/>
          <w:sz w:val="20"/>
          <w:szCs w:val="20"/>
        </w:rPr>
        <w:t>Nerual network are also used in research for the estimation of peak V</w:t>
      </w:r>
      <w:r w:rsidR="00B024D2">
        <w:rPr>
          <w:color w:val="000000"/>
          <w:sz w:val="20"/>
          <w:szCs w:val="20"/>
        </w:rPr>
        <w:fldChar w:fldCharType="begin"/>
      </w:r>
      <w:r w:rsidR="0092466A">
        <w:rPr>
          <w:color w:val="000000"/>
          <w:sz w:val="20"/>
          <w:szCs w:val="20"/>
        </w:rPr>
        <w:instrText xml:space="preserve"> ADDIN ZOTERO_ITEM CSL_CITATION {"citationID":"NzUU8zzo","properties":{"formattedCitation":"[54]","plainCitation":"[54]","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92466A" w:rsidRPr="0092466A">
        <w:rPr>
          <w:sz w:val="20"/>
        </w:rPr>
        <w:t>[54]</w:t>
      </w:r>
      <w:r w:rsidR="00B024D2">
        <w:rPr>
          <w:color w:val="000000"/>
          <w:sz w:val="20"/>
          <w:szCs w:val="20"/>
        </w:rPr>
        <w:fldChar w:fldCharType="end"/>
      </w:r>
      <w:r w:rsidR="003070E0">
        <w:rPr>
          <w:color w:val="000000"/>
          <w:sz w:val="20"/>
          <w:szCs w:val="20"/>
        </w:rPr>
        <w:t>.A feedforward neral network</w:t>
      </w:r>
      <w:r w:rsidR="00C17D5B">
        <w:rPr>
          <w:color w:val="000000"/>
          <w:sz w:val="20"/>
          <w:szCs w:val="20"/>
        </w:rPr>
        <w:t xml:space="preserve"> and  Support vetor machine </w:t>
      </w:r>
      <w:r w:rsidR="003070E0">
        <w:rPr>
          <w:color w:val="000000"/>
          <w:sz w:val="20"/>
          <w:szCs w:val="20"/>
        </w:rPr>
        <w:t xml:space="preserve">  achived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92466A">
        <w:rPr>
          <w:color w:val="000000"/>
          <w:sz w:val="20"/>
          <w:szCs w:val="20"/>
        </w:rPr>
        <w:instrText xml:space="preserve"> ADDIN ZOTERO_ITEM CSL_CITATION {"citationID":"agxRL9dK","properties":{"formattedCitation":"[55], [56]","plainCitation":"[55], [56]","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92466A" w:rsidRPr="0092466A">
        <w:rPr>
          <w:sz w:val="20"/>
        </w:rPr>
        <w:t>[55], [56]</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lastRenderedPageBreak/>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729CFC93"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Using a sophisticated new method, larger cerebral reactions to binaural beats can be achieved. Binaurally delivered tones are identical in frequency and opposing polarity. The tone in one ear is increased by 20 Hz at a rate of 1 per second for a period of 20 msec ,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92466A">
        <w:rPr>
          <w:color w:val="000000"/>
          <w:sz w:val="20"/>
          <w:szCs w:val="20"/>
        </w:rPr>
        <w:instrText xml:space="preserve"> ADDIN ZOTERO_ITEM CSL_CITATION {"citationID":"yDADbN59","properties":{"formattedCitation":"[57]","plainCitation":"[57]","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92466A" w:rsidRPr="0092466A">
        <w:rPr>
          <w:sz w:val="20"/>
        </w:rPr>
        <w:t>[57]</w:t>
      </w:r>
      <w:r>
        <w:rPr>
          <w:color w:val="000000"/>
          <w:sz w:val="20"/>
          <w:szCs w:val="20"/>
        </w:rPr>
        <w:fldChar w:fldCharType="end"/>
      </w:r>
      <w:r w:rsidRPr="00F71522">
        <w:rPr>
          <w:color w:val="000000"/>
          <w:sz w:val="20"/>
          <w:szCs w:val="20"/>
        </w:rPr>
        <w:t>.</w:t>
      </w:r>
    </w:p>
    <w:p w14:paraId="54C89675" w14:textId="4D14828E"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92466A">
        <w:rPr>
          <w:color w:val="000000"/>
          <w:sz w:val="20"/>
          <w:szCs w:val="20"/>
        </w:rPr>
        <w:instrText xml:space="preserve"> ADDIN ZOTERO_ITEM CSL_CITATION {"citationID":"uyYJCBC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09519DF6"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92466A">
        <w:rPr>
          <w:color w:val="000000"/>
          <w:sz w:val="20"/>
          <w:szCs w:val="20"/>
        </w:rPr>
        <w:instrText xml:space="preserve"> ADDIN ZOTERO_ITEM CSL_CITATION {"citationID":"w2Ec4VL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23124D">
        <w:rPr>
          <w:color w:val="000000"/>
          <w:sz w:val="20"/>
          <w:szCs w:val="20"/>
        </w:rPr>
        <w:t>.</w:t>
      </w:r>
    </w:p>
    <w:p w14:paraId="1EF0422D" w14:textId="00303ED2"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 Thus, populations of neurons may be capable of tracking sounds up to roughly 2KHz and producing a "neurophonic." Both primary neurons and auditory brainstem neurons may contribute to the generation of this neurophonic</w:t>
      </w:r>
      <w:r w:rsidR="004D09B9">
        <w:rPr>
          <w:color w:val="000000"/>
          <w:sz w:val="20"/>
          <w:szCs w:val="20"/>
        </w:rPr>
        <w:fldChar w:fldCharType="begin"/>
      </w:r>
      <w:r w:rsidR="0092466A">
        <w:rPr>
          <w:color w:val="000000"/>
          <w:sz w:val="20"/>
          <w:szCs w:val="20"/>
        </w:rPr>
        <w:instrText xml:space="preserve"> ADDIN ZOTERO_ITEM CSL_CITATION {"citationID":"jiV9sY7Q","properties":{"formattedCitation":"[59], [60]","plainCitation":"[59], [60]","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92466A" w:rsidRPr="0092466A">
        <w:rPr>
          <w:sz w:val="20"/>
        </w:rPr>
        <w:t>[59], [60]</w:t>
      </w:r>
      <w:r w:rsidR="004D09B9">
        <w:rPr>
          <w:color w:val="000000"/>
          <w:sz w:val="20"/>
          <w:szCs w:val="20"/>
        </w:rPr>
        <w:fldChar w:fldCharType="end"/>
      </w:r>
      <w:r w:rsidRPr="009920D4">
        <w:rPr>
          <w:color w:val="000000"/>
          <w:sz w:val="20"/>
          <w:szCs w:val="20"/>
        </w:rPr>
        <w:t>. EEG can be used to record both the microphonic and the neurophonic  responses</w:t>
      </w:r>
      <w:r>
        <w:rPr>
          <w:color w:val="000000"/>
          <w:sz w:val="20"/>
          <w:szCs w:val="20"/>
        </w:rPr>
        <w:t xml:space="preserve"> which is  known as Frequency following response</w:t>
      </w:r>
      <w:r>
        <w:rPr>
          <w:color w:val="000000"/>
          <w:sz w:val="20"/>
          <w:szCs w:val="20"/>
        </w:rPr>
        <w:fldChar w:fldCharType="begin"/>
      </w:r>
      <w:r w:rsidR="0092466A">
        <w:rPr>
          <w:color w:val="000000"/>
          <w:sz w:val="20"/>
          <w:szCs w:val="20"/>
        </w:rPr>
        <w:instrText xml:space="preserve"> ADDIN ZOTERO_ITEM CSL_CITATION {"citationID":"5JDly45I","properties":{"formattedCitation":"[61]","plainCitation":"[61]","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92466A" w:rsidRPr="0092466A">
        <w:rPr>
          <w:sz w:val="20"/>
        </w:rPr>
        <w:t>[61]</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92466A">
        <w:rPr>
          <w:color w:val="000000"/>
          <w:sz w:val="20"/>
          <w:szCs w:val="20"/>
        </w:rPr>
        <w:instrText xml:space="preserve"> ADDIN ZOTERO_ITEM CSL_CITATION {"citationID":"v09IklC1","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92466A" w:rsidRPr="0092466A">
        <w:rPr>
          <w:sz w:val="20"/>
        </w:rPr>
        <w:t>[62]</w:t>
      </w:r>
      <w:r w:rsidR="004D09B9">
        <w:rPr>
          <w:color w:val="000000"/>
          <w:sz w:val="20"/>
          <w:szCs w:val="20"/>
        </w:rPr>
        <w:fldChar w:fldCharType="end"/>
      </w:r>
      <w:r w:rsidR="004D09B9" w:rsidRPr="004D09B9">
        <w:rPr>
          <w:color w:val="000000"/>
          <w:sz w:val="20"/>
          <w:szCs w:val="20"/>
        </w:rPr>
        <w:t>.</w:t>
      </w:r>
    </w:p>
    <w:p w14:paraId="6074A677" w14:textId="7DCA62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FR is a representation of the temporal data that could be used to analys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analyse the temporal features of sounds</w:t>
      </w:r>
      <w:r>
        <w:rPr>
          <w:color w:val="000000"/>
          <w:sz w:val="20"/>
          <w:szCs w:val="20"/>
        </w:rPr>
        <w:fldChar w:fldCharType="begin"/>
      </w:r>
      <w:r w:rsidR="0092466A">
        <w:rPr>
          <w:color w:val="000000"/>
          <w:sz w:val="20"/>
          <w:szCs w:val="20"/>
        </w:rPr>
        <w:instrText xml:space="preserve"> ADDIN ZOTERO_ITEM CSL_CITATION {"citationID":"gVVUg9TL","properties":{"formattedCitation":"[63]","plainCitation":"[63]","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92466A" w:rsidRPr="0092466A">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085DBE"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inding the differences between the responses to a binaural click and a monaural click is a straightforward strategy. Instead of two stimuli, the binaural stimulus is seen .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92466A">
        <w:rPr>
          <w:color w:val="000000"/>
          <w:sz w:val="20"/>
          <w:szCs w:val="20"/>
        </w:rPr>
        <w:instrText xml:space="preserve"> ADDIN ZOTERO_ITEM CSL_CITATION {"citationID":"9W8IAGl6","properties":{"formattedCitation":"[64]","plainCitation":"[64]","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92466A" w:rsidRPr="0092466A">
        <w:rPr>
          <w:sz w:val="20"/>
        </w:rPr>
        <w:t>[64]</w:t>
      </w:r>
      <w:r w:rsidR="00857002">
        <w:rPr>
          <w:color w:val="000000"/>
          <w:sz w:val="20"/>
          <w:szCs w:val="20"/>
        </w:rPr>
        <w:fldChar w:fldCharType="end"/>
      </w:r>
      <w:r w:rsidRPr="00375A61">
        <w:rPr>
          <w:color w:val="000000"/>
          <w:sz w:val="20"/>
          <w:szCs w:val="20"/>
        </w:rPr>
        <w:t>.</w:t>
      </w:r>
    </w:p>
    <w:p w14:paraId="6AAB82FD" w14:textId="77FE6E9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lastRenderedPageBreak/>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92466A">
        <w:rPr>
          <w:color w:val="000000"/>
          <w:sz w:val="20"/>
          <w:szCs w:val="20"/>
        </w:rPr>
        <w:instrText xml:space="preserve"> ADDIN ZOTERO_ITEM CSL_CITATION {"citationID":"WSkLVgji","properties":{"formattedCitation":"[65]","plainCitation":"[65]","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92466A" w:rsidRPr="0092466A">
        <w:rPr>
          <w:sz w:val="20"/>
        </w:rPr>
        <w:t>[65]</w:t>
      </w:r>
      <w:r>
        <w:rPr>
          <w:color w:val="000000"/>
          <w:sz w:val="20"/>
          <w:szCs w:val="20"/>
        </w:rPr>
        <w:fldChar w:fldCharType="end"/>
      </w:r>
      <w:r w:rsidRPr="00857002">
        <w:rPr>
          <w:color w:val="000000"/>
          <w:sz w:val="20"/>
          <w:szCs w:val="20"/>
        </w:rPr>
        <w:t>.</w:t>
      </w:r>
    </w:p>
    <w:p w14:paraId="15980E19" w14:textId="5FA3F197"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frequencies . Tracking the response to a moving stimulus rate is the second </w:t>
      </w:r>
      <w:r>
        <w:rPr>
          <w:color w:val="000000"/>
          <w:sz w:val="20"/>
          <w:szCs w:val="20"/>
        </w:rPr>
        <w:fldChar w:fldCharType="begin"/>
      </w:r>
      <w:r w:rsidR="0092466A">
        <w:rPr>
          <w:color w:val="000000"/>
          <w:sz w:val="20"/>
          <w:szCs w:val="20"/>
        </w:rPr>
        <w:instrText xml:space="preserve"> ADDIN ZOTERO_ITEM CSL_CITATION {"citationID":"3c1kCuAA","properties":{"formattedCitation":"[66]","plainCitation":"[66]","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92466A" w:rsidRPr="0092466A">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92466A">
        <w:rPr>
          <w:color w:val="000000"/>
          <w:sz w:val="20"/>
          <w:szCs w:val="20"/>
        </w:rPr>
        <w:instrText xml:space="preserve"> ADDIN ZOTERO_ITEM CSL_CITATION {"citationID":"m0DNjw9y","properties":{"formattedCitation":"[67]","plainCitation":"[67]","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92466A" w:rsidRPr="0092466A">
        <w:rPr>
          <w:sz w:val="20"/>
        </w:rPr>
        <w:t>[67]</w:t>
      </w:r>
      <w:r>
        <w:rPr>
          <w:color w:val="000000"/>
          <w:sz w:val="20"/>
          <w:szCs w:val="20"/>
        </w:rPr>
        <w:fldChar w:fldCharType="end"/>
      </w:r>
      <w:r w:rsidRPr="004064A2">
        <w:rPr>
          <w:color w:val="000000"/>
          <w:sz w:val="20"/>
          <w:szCs w:val="20"/>
        </w:rPr>
        <w:t xml:space="preserve"> . </w:t>
      </w:r>
    </w:p>
    <w:p w14:paraId="4922132C" w14:textId="6D022829"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f the shift in the interaural phase of low-frequency binaural sounds occurs at the null point of a continuing amplitude modulation, then clear N1-P2 responses can be captured. Young, middle-aged, and elderly persons' magnetic reactions to this stimuli have all been documented. Young subjects can recognis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92466A">
        <w:rPr>
          <w:color w:val="000000"/>
          <w:sz w:val="20"/>
          <w:szCs w:val="20"/>
        </w:rPr>
        <w:instrText xml:space="preserve"> ADDIN ZOTERO_ITEM CSL_CITATION {"citationID":"Nvy8GqfU","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92466A" w:rsidRPr="0092466A">
        <w:rPr>
          <w:sz w:val="20"/>
        </w:rPr>
        <w:t>[29]</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1EC6EA92"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92466A">
        <w:rPr>
          <w:color w:val="000000"/>
          <w:sz w:val="20"/>
          <w:szCs w:val="20"/>
        </w:rPr>
        <w:instrText xml:space="preserve"> ADDIN ZOTERO_ITEM CSL_CITATION {"citationID":"TU9eZk1K","properties":{"formattedCitation":"[68]","plainCitation":"[68]","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92466A" w:rsidRPr="0092466A">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92466A">
        <w:rPr>
          <w:color w:val="000000"/>
          <w:sz w:val="20"/>
          <w:szCs w:val="20"/>
        </w:rPr>
        <w:instrText xml:space="preserve"> ADDIN ZOTERO_ITEM CSL_CITATION {"citationID":"AbVr9fHj","properties":{"formattedCitation":"[69]","plainCitation":"[69]","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92466A" w:rsidRPr="0092466A">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3CEC67D"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Human responses after ageing are profoundly impacted. With ageing, the FFR's amplitude falls noticeably, yet these changes happen independently of how well we can distinguish between frequencies. Elderly people have a diminished EEG response to binaural beats. As a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92466A">
        <w:rPr>
          <w:color w:val="000000"/>
          <w:sz w:val="20"/>
          <w:szCs w:val="20"/>
        </w:rPr>
        <w:instrText xml:space="preserve"> ADDIN ZOTERO_ITEM CSL_CITATION {"citationID":"BEfVbOAN","properties":{"formattedCitation":"[70]","plainCitation":"[70]","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92466A" w:rsidRPr="0092466A">
        <w:rPr>
          <w:sz w:val="20"/>
        </w:rPr>
        <w:t>[70]</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pathophysiologies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2A8B5CE3"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92466A">
        <w:rPr>
          <w:color w:val="000000"/>
          <w:sz w:val="20"/>
          <w:szCs w:val="20"/>
        </w:rPr>
        <w:instrText xml:space="preserve"> ADDIN ZOTERO_ITEM CSL_CITATION {"citationID":"9Mcv0t4T","properties":{"formattedCitation":"[71]","plainCitation":"[71]","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92466A" w:rsidRPr="0092466A">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2B790ABC"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92466A">
        <w:rPr>
          <w:color w:val="000000"/>
          <w:sz w:val="20"/>
          <w:szCs w:val="20"/>
        </w:rPr>
        <w:instrText xml:space="preserve"> ADDIN ZOTERO_ITEM CSL_CITATION {"citationID":"Y4pk5kOc","properties":{"formattedCitation":"[72]","plainCitation":"[72]","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92466A" w:rsidRPr="0092466A">
        <w:rPr>
          <w:sz w:val="20"/>
        </w:rPr>
        <w:t>[72]</w:t>
      </w:r>
      <w:r>
        <w:rPr>
          <w:color w:val="000000"/>
          <w:sz w:val="20"/>
          <w:szCs w:val="20"/>
        </w:rPr>
        <w:fldChar w:fldCharType="end"/>
      </w:r>
      <w:r w:rsidRPr="00347F87">
        <w:rPr>
          <w:color w:val="000000"/>
          <w:sz w:val="20"/>
          <w:szCs w:val="20"/>
        </w:rPr>
        <w:t>.</w:t>
      </w:r>
    </w:p>
    <w:p w14:paraId="3C34D19B" w14:textId="70C7E71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A non-invasive objective technique called mismatch negativity (MMN) is utilised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92466A">
        <w:rPr>
          <w:color w:val="000000"/>
          <w:sz w:val="20"/>
          <w:szCs w:val="20"/>
        </w:rPr>
        <w:instrText xml:space="preserve"> ADDIN ZOTERO_ITEM CSL_CITATION {"citationID":"Gy1xAAfN","properties":{"formattedCitation":"[73], [74]","plainCitation":"[73], [74]","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92466A" w:rsidRPr="0092466A">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In subjects with normal hearing, MMN corresponds to the beginning of a negative wave 100–250 ms following the aberrant stimuli. A negative potential field connected to polar inversion in the mastoid dominates in frontocentral regions.</w:t>
      </w:r>
    </w:p>
    <w:p w14:paraId="17B375C4" w14:textId="2580B2D9"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lastRenderedPageBreak/>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92466A">
        <w:rPr>
          <w:color w:val="000000"/>
          <w:sz w:val="20"/>
          <w:szCs w:val="20"/>
        </w:rPr>
        <w:instrText xml:space="preserve"> ADDIN ZOTERO_ITEM CSL_CITATION {"citationID":"FEQr97ia","properties":{"formattedCitation":"[75], [76]","plainCitation":"[75], [76]","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92466A" w:rsidRPr="0092466A">
        <w:rPr>
          <w:sz w:val="20"/>
        </w:rPr>
        <w:t>[75], [76]</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rsidSect="00441CB3">
          <w:type w:val="continuous"/>
          <w:pgSz w:w="11520" w:h="15660"/>
          <w:pgMar w:top="1300" w:right="740" w:bottom="1040" w:left="740" w:header="360" w:footer="640" w:gutter="0"/>
          <w:cols w:space="720"/>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441CB3">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26BE3CA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92466A">
        <w:rPr>
          <w:color w:val="000000"/>
          <w:sz w:val="20"/>
          <w:szCs w:val="20"/>
        </w:rPr>
        <w:instrText xml:space="preserve"> ADDIN ZOTERO_ITEM CSL_CITATION {"citationID":"JeFOJbSL","properties":{"formattedCitation":"[28], [77]","plainCitation":"[28], [77]","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28], [77]</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lastRenderedPageBreak/>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2C09FC3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ms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92466A">
        <w:rPr>
          <w:color w:val="000000"/>
          <w:sz w:val="20"/>
          <w:szCs w:val="20"/>
        </w:rPr>
        <w:instrText xml:space="preserve"> ADDIN ZOTERO_ITEM CSL_CITATION {"citationID":"qV0C5s3P","properties":{"formattedCitation":"[78]","plainCitation":"[78]","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92466A" w:rsidRPr="0092466A">
        <w:rPr>
          <w:sz w:val="20"/>
        </w:rPr>
        <w:t>[78]</w:t>
      </w:r>
      <w:r>
        <w:rPr>
          <w:color w:val="000000"/>
          <w:sz w:val="20"/>
          <w:szCs w:val="20"/>
        </w:rPr>
        <w:fldChar w:fldCharType="end"/>
      </w:r>
      <w:r>
        <w:rPr>
          <w:color w:val="000000"/>
          <w:sz w:val="20"/>
          <w:szCs w:val="20"/>
        </w:rPr>
        <w:t>.</w:t>
      </w:r>
    </w:p>
    <w:p w14:paraId="4A8E4BDD" w14:textId="3F7AB576"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92466A">
        <w:rPr>
          <w:color w:val="000000"/>
          <w:sz w:val="20"/>
          <w:szCs w:val="20"/>
        </w:rPr>
        <w:instrText xml:space="preserve"> ADDIN ZOTERO_ITEM CSL_CITATION {"citationID":"M2f9XLEh","properties":{"formattedCitation":"[79]","plainCitation":"[79]","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92466A" w:rsidRPr="0092466A">
        <w:rPr>
          <w:sz w:val="20"/>
        </w:rPr>
        <w:t>[79]</w:t>
      </w:r>
      <w:r>
        <w:rPr>
          <w:color w:val="000000"/>
          <w:sz w:val="20"/>
          <w:szCs w:val="20"/>
        </w:rPr>
        <w:fldChar w:fldCharType="end"/>
      </w:r>
      <w:r w:rsidRPr="00000EF7">
        <w:rPr>
          <w:color w:val="000000"/>
          <w:sz w:val="20"/>
          <w:szCs w:val="20"/>
        </w:rPr>
        <w:t>.</w:t>
      </w:r>
    </w:p>
    <w:p w14:paraId="50013207" w14:textId="2C6D73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92466A">
        <w:rPr>
          <w:color w:val="000000"/>
          <w:sz w:val="20"/>
          <w:szCs w:val="20"/>
        </w:rPr>
        <w:instrText xml:space="preserve"> ADDIN ZOTERO_ITEM CSL_CITATION {"citationID":"smWzecra","properties":{"formattedCitation":"[80]","plainCitation":"[80]","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92466A" w:rsidRPr="0092466A">
        <w:rPr>
          <w:sz w:val="20"/>
        </w:rPr>
        <w:t>[80]</w:t>
      </w:r>
      <w:r>
        <w:rPr>
          <w:color w:val="000000"/>
          <w:sz w:val="20"/>
          <w:szCs w:val="20"/>
        </w:rPr>
        <w:fldChar w:fldCharType="end"/>
      </w:r>
      <w:r w:rsidRPr="00327A05">
        <w:rPr>
          <w:color w:val="000000"/>
          <w:sz w:val="20"/>
          <w:szCs w:val="20"/>
        </w:rPr>
        <w:t>.</w:t>
      </w:r>
    </w:p>
    <w:p w14:paraId="58E92117" w14:textId="2AA97F3C"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92466A">
        <w:rPr>
          <w:color w:val="000000"/>
          <w:sz w:val="20"/>
          <w:szCs w:val="20"/>
        </w:rPr>
        <w:instrText xml:space="preserve"> ADDIN ZOTERO_ITEM CSL_CITATION {"citationID":"acSv0FDl","properties":{"formattedCitation":"[77]","plainCitation":"[77]","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77]</w:t>
      </w:r>
      <w:r>
        <w:rPr>
          <w:color w:val="000000"/>
          <w:sz w:val="20"/>
          <w:szCs w:val="20"/>
        </w:rPr>
        <w:fldChar w:fldCharType="end"/>
      </w:r>
      <w:r w:rsidRPr="00911AEE">
        <w:rPr>
          <w:color w:val="000000"/>
          <w:sz w:val="20"/>
          <w:szCs w:val="20"/>
        </w:rPr>
        <w:t>.</w:t>
      </w:r>
    </w:p>
    <w:p w14:paraId="02A75470" w14:textId="4C21529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92466A">
        <w:rPr>
          <w:color w:val="000000"/>
          <w:sz w:val="20"/>
          <w:szCs w:val="20"/>
        </w:rPr>
        <w:instrText xml:space="preserve"> ADDIN ZOTERO_ITEM CSL_CITATION {"citationID":"8iOgrzva","properties":{"formattedCitation":"[81]","plainCitation":"[81]","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92466A" w:rsidRPr="0092466A">
        <w:rPr>
          <w:sz w:val="20"/>
        </w:rPr>
        <w:t>[81]</w:t>
      </w:r>
      <w:r>
        <w:rPr>
          <w:color w:val="000000"/>
          <w:sz w:val="20"/>
          <w:szCs w:val="20"/>
        </w:rPr>
        <w:fldChar w:fldCharType="end"/>
      </w:r>
      <w:r w:rsidRPr="00911AEE">
        <w:rPr>
          <w:color w:val="000000"/>
          <w:sz w:val="20"/>
          <w:szCs w:val="20"/>
        </w:rPr>
        <w:t>.</w:t>
      </w:r>
    </w:p>
    <w:p w14:paraId="685F016F" w14:textId="55DB528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In a study to establish the relationship between behavioral BMLD and FFR unmasking, a larger FFR SNR in antiphasic conditions was observed compared to FFR SNR in homophasic conditions</w:t>
      </w:r>
      <w:r>
        <w:rPr>
          <w:color w:val="000000"/>
          <w:sz w:val="20"/>
          <w:szCs w:val="20"/>
        </w:rPr>
        <w:fldChar w:fldCharType="begin"/>
      </w:r>
      <w:r w:rsidR="0092466A">
        <w:rPr>
          <w:color w:val="000000"/>
          <w:sz w:val="20"/>
          <w:szCs w:val="20"/>
        </w:rPr>
        <w:instrText xml:space="preserve"> ADDIN ZOTERO_ITEM CSL_CITATION {"citationID":"DZM3GMqw","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92466A" w:rsidRPr="0092466A">
        <w:rPr>
          <w:sz w:val="20"/>
        </w:rPr>
        <w:t>[62]</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an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3F4F1D6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 It was established that Cortical ASSR evoked with a modulation frequency of 7 Hz or 13 Hz has higher BMLD</w:t>
      </w:r>
      <w:r>
        <w:rPr>
          <w:color w:val="000000"/>
          <w:sz w:val="20"/>
          <w:szCs w:val="20"/>
        </w:rPr>
        <w:fldChar w:fldCharType="begin"/>
      </w:r>
      <w:r w:rsidR="0092466A">
        <w:rPr>
          <w:color w:val="000000"/>
          <w:sz w:val="20"/>
          <w:szCs w:val="20"/>
        </w:rPr>
        <w:instrText xml:space="preserve"> ADDIN ZOTERO_ITEM CSL_CITATION {"citationID":"e6TWcu4e","properties":{"formattedCitation":"[82]","plainCitation":"[82]","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92466A" w:rsidRPr="0092466A">
        <w:rPr>
          <w:sz w:val="20"/>
        </w:rPr>
        <w:t>[82]</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hile Jerger</w:t>
            </w:r>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Mikami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ong and Stapells</w:t>
            </w:r>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arger FFR signal-to-noise ratios in antiphasic conditions relative to FFR signal-to-noise ratios in homophasic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eda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hristopher G. Clinard</w:t>
            </w:r>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amplitude  is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Eddins</w:t>
            </w:r>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diotic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Lagidze</w:t>
            </w:r>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Kevanishvili</w:t>
            </w:r>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obias Balkenhol</w:t>
            </w:r>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98878F7" w14:textId="77777777" w:rsidR="0092466A" w:rsidRDefault="0083582A" w:rsidP="0092466A">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92466A">
        <w:t>[1]</w:t>
      </w:r>
      <w:r w:rsidR="0092466A">
        <w:tab/>
        <w:t xml:space="preserve">F. R. Lin, R. Thorpe, S. Gordon-Salant, and L. Ferrucci, “Hearing loss prevalence and risk factors among older adults in the United States,” </w:t>
      </w:r>
      <w:r w:rsidR="0092466A">
        <w:rPr>
          <w:i/>
          <w:iCs/>
        </w:rPr>
        <w:t>J. Gerontol. Ser. Biomed. Sci. Med. Sci.</w:t>
      </w:r>
      <w:r w:rsidR="0092466A">
        <w:t>, vol. 66, no. 5, pp. 582–590, 2011.</w:t>
      </w:r>
    </w:p>
    <w:p w14:paraId="139583E2" w14:textId="77777777" w:rsidR="0092466A" w:rsidRDefault="0092466A" w:rsidP="0092466A">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69F13B02" w14:textId="77777777" w:rsidR="0092466A" w:rsidRDefault="0092466A" w:rsidP="0092466A">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6671A79F" w14:textId="77777777" w:rsidR="0092466A" w:rsidRDefault="0092466A" w:rsidP="0092466A">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31386E2E" w14:textId="77777777" w:rsidR="0092466A" w:rsidRDefault="0092466A" w:rsidP="0092466A">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CE7B85F" w14:textId="77777777" w:rsidR="0092466A" w:rsidRDefault="0092466A" w:rsidP="0092466A">
      <w:pPr>
        <w:pStyle w:val="Bibliography"/>
        <w:ind w:left="0" w:hanging="2"/>
      </w:pPr>
      <w:r>
        <w:t>[6]</w:t>
      </w:r>
      <w:r>
        <w:tab/>
        <w:t xml:space="preserve">P. Avan, F. Giraudet, and B. Büki, “Importance of binaural hearing,” </w:t>
      </w:r>
      <w:r>
        <w:rPr>
          <w:i/>
          <w:iCs/>
        </w:rPr>
        <w:t>Audiol. Neurotol.</w:t>
      </w:r>
      <w:r>
        <w:t>, vol. 20, no. Suppl. 1, pp. 3–6, 2015.</w:t>
      </w:r>
    </w:p>
    <w:p w14:paraId="4098F04D" w14:textId="77777777" w:rsidR="0092466A" w:rsidRDefault="0092466A" w:rsidP="0092466A">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46478101" w14:textId="77777777" w:rsidR="0092466A" w:rsidRDefault="0092466A" w:rsidP="0092466A">
      <w:pPr>
        <w:pStyle w:val="Bibliography"/>
        <w:ind w:left="0" w:hanging="2"/>
      </w:pPr>
      <w:r>
        <w:t>[8]</w:t>
      </w:r>
      <w:r>
        <w:tab/>
        <w:t xml:space="preserve">N. Vannson </w:t>
      </w:r>
      <w:r>
        <w:rPr>
          <w:i/>
          <w:iCs/>
        </w:rPr>
        <w:t>et al.</w:t>
      </w:r>
      <w:r>
        <w:t xml:space="preserve">, “Quality of Life and Auditory Performance in Adults with Asymmetric Hearing Loss,” </w:t>
      </w:r>
      <w:r>
        <w:rPr>
          <w:i/>
          <w:iCs/>
        </w:rPr>
        <w:t>Audiol. Neurotol.</w:t>
      </w:r>
      <w:r>
        <w:t>, vol. 20, no. Suppl. 1, pp. 38–43, 2015, doi: 10.1159/000380746.</w:t>
      </w:r>
    </w:p>
    <w:p w14:paraId="402CE4B2" w14:textId="77777777" w:rsidR="0092466A" w:rsidRDefault="0092466A" w:rsidP="0092466A">
      <w:pPr>
        <w:pStyle w:val="Bibliography"/>
        <w:ind w:left="0" w:hanging="2"/>
      </w:pPr>
      <w:r>
        <w:t>[9]</w:t>
      </w:r>
      <w:r>
        <w:tab/>
        <w:t>G. C. Stecker and F. Gallun, “Binaural Hearing, Sound Localization, and Spatial Hearing,” 2012.</w:t>
      </w:r>
    </w:p>
    <w:p w14:paraId="154E58A2" w14:textId="77777777" w:rsidR="0092466A" w:rsidRDefault="0092466A" w:rsidP="0092466A">
      <w:pPr>
        <w:pStyle w:val="Bibliography"/>
        <w:ind w:left="0" w:hanging="2"/>
      </w:pPr>
      <w:r>
        <w:t>[10]</w:t>
      </w:r>
      <w:r>
        <w:tab/>
        <w:t xml:space="preserve">J. Venturi, “Considérations sur la connaissance de l’étendue que nous donne le sens de l’ouïe,” </w:t>
      </w:r>
      <w:r>
        <w:rPr>
          <w:i/>
          <w:iCs/>
        </w:rPr>
        <w:t>Mag. Encycl. Ou J. Sci. Lett. Arts</w:t>
      </w:r>
      <w:r>
        <w:t>, vol. 3, pp. 29–37, 1796.</w:t>
      </w:r>
    </w:p>
    <w:p w14:paraId="79AAFBC4" w14:textId="77777777" w:rsidR="0092466A" w:rsidRDefault="0092466A" w:rsidP="0092466A">
      <w:pPr>
        <w:pStyle w:val="Bibliography"/>
        <w:ind w:left="0" w:hanging="2"/>
      </w:pPr>
      <w:r>
        <w:t>[11]</w:t>
      </w:r>
      <w:r>
        <w:tab/>
        <w:t xml:space="preserve">Lord Rayleigh, “XII. On our perception of sound direction,” </w:t>
      </w:r>
      <w:r>
        <w:rPr>
          <w:i/>
          <w:iCs/>
        </w:rPr>
        <w:t>Lond. Edinb. Dublin Philos. Mag. J. Sci.</w:t>
      </w:r>
      <w:r>
        <w:t>, vol. 13, no. 74, pp. 214–232, 1907.</w:t>
      </w:r>
    </w:p>
    <w:p w14:paraId="2F8981E5" w14:textId="77777777" w:rsidR="0092466A" w:rsidRDefault="0092466A" w:rsidP="0092466A">
      <w:pPr>
        <w:pStyle w:val="Bibliography"/>
        <w:ind w:left="0" w:hanging="2"/>
      </w:pPr>
      <w:r>
        <w:t>[12]</w:t>
      </w:r>
      <w:r>
        <w:tab/>
        <w:t xml:space="preserve">G. F. Kuhn, “Model for the interaural time differences in the azimuthal plane,” </w:t>
      </w:r>
      <w:r>
        <w:rPr>
          <w:i/>
          <w:iCs/>
        </w:rPr>
        <w:t>J. Acoust. Soc. Am.</w:t>
      </w:r>
      <w:r>
        <w:t>, vol. 62, no. 1, pp. 157–167, Jul. 1977, doi: 10.1121/1.381498.</w:t>
      </w:r>
    </w:p>
    <w:p w14:paraId="4948F30D" w14:textId="77777777" w:rsidR="0092466A" w:rsidRDefault="0092466A" w:rsidP="0092466A">
      <w:pPr>
        <w:pStyle w:val="Bibliography"/>
        <w:ind w:left="0" w:hanging="2"/>
      </w:pPr>
      <w:r>
        <w:t>[13]</w:t>
      </w:r>
      <w:r>
        <w:tab/>
        <w:t xml:space="preserve">B. G. Shinn-Cunningham, S. Santarelli, and N. Kopco, “Tori of confusion: Binaural localization cues for sources within reach of a listener,” </w:t>
      </w:r>
      <w:r>
        <w:rPr>
          <w:i/>
          <w:iCs/>
        </w:rPr>
        <w:t>J. Acoust. Soc. Am.</w:t>
      </w:r>
      <w:r>
        <w:t>, vol. 107, no. 3, pp. 1627–1636, 2000.</w:t>
      </w:r>
    </w:p>
    <w:p w14:paraId="0EA110CB" w14:textId="77777777" w:rsidR="0092466A" w:rsidRDefault="0092466A" w:rsidP="0092466A">
      <w:pPr>
        <w:pStyle w:val="Bibliography"/>
        <w:ind w:left="0" w:hanging="2"/>
      </w:pPr>
      <w:r>
        <w:t>[14]</w:t>
      </w:r>
      <w:r>
        <w:tab/>
        <w:t xml:space="preserve">S. S. Stevens and E. B. Newman, “The localization of actual sources of sound,” </w:t>
      </w:r>
      <w:r>
        <w:rPr>
          <w:i/>
          <w:iCs/>
        </w:rPr>
        <w:t>Am. J. Psychol.</w:t>
      </w:r>
      <w:r>
        <w:t>, vol. 48, pp. 297–306, 1936, doi: 10.2307/1415748.</w:t>
      </w:r>
    </w:p>
    <w:p w14:paraId="540DF1C5" w14:textId="77777777" w:rsidR="0092466A" w:rsidRDefault="0092466A" w:rsidP="0092466A">
      <w:pPr>
        <w:pStyle w:val="Bibliography"/>
        <w:ind w:left="0" w:hanging="2"/>
      </w:pPr>
      <w:r>
        <w:t>[15]</w:t>
      </w:r>
      <w:r>
        <w:tab/>
        <w:t xml:space="preserve">A. W. Mills, “On the Minimum Audible Angle,” </w:t>
      </w:r>
      <w:r>
        <w:rPr>
          <w:i/>
          <w:iCs/>
        </w:rPr>
        <w:t>J. Acoust. Soc. Am.</w:t>
      </w:r>
      <w:r>
        <w:t>, vol. 30, no. 4, pp. 237–246, Apr. 1958, doi: 10.1121/1.1909553.</w:t>
      </w:r>
    </w:p>
    <w:p w14:paraId="3600EAFC" w14:textId="77777777" w:rsidR="0092466A" w:rsidRDefault="0092466A" w:rsidP="0092466A">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5C4385E9" w14:textId="77777777" w:rsidR="0092466A" w:rsidRDefault="0092466A" w:rsidP="0092466A">
      <w:pPr>
        <w:pStyle w:val="Bibliography"/>
        <w:ind w:left="0" w:hanging="2"/>
      </w:pPr>
      <w:r>
        <w:lastRenderedPageBreak/>
        <w:t>[17]</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2575169C" w14:textId="77777777" w:rsidR="0092466A" w:rsidRDefault="0092466A" w:rsidP="0092466A">
      <w:pPr>
        <w:pStyle w:val="Bibliography"/>
        <w:ind w:left="0" w:hanging="2"/>
      </w:pPr>
      <w:r>
        <w:t>[18]</w:t>
      </w:r>
      <w:r>
        <w:tab/>
        <w:t>“Directional Hearing Capacity in Hearing Disorders: Acta Oto-Laryngologica: Vol 48, No 5-6.” https://www.tandfonline.com/doi/abs/10.3109/00016485709126908 (accessed Sep. 12, 2022).</w:t>
      </w:r>
    </w:p>
    <w:p w14:paraId="17F125C8" w14:textId="77777777" w:rsidR="0092466A" w:rsidRDefault="0092466A" w:rsidP="0092466A">
      <w:pPr>
        <w:pStyle w:val="Bibliography"/>
        <w:ind w:left="0" w:hanging="2"/>
      </w:pPr>
      <w:r>
        <w:t>[19]</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9432B99" w14:textId="77777777" w:rsidR="0092466A" w:rsidRDefault="0092466A" w:rsidP="0092466A">
      <w:pPr>
        <w:pStyle w:val="Bibliography"/>
        <w:ind w:left="0" w:hanging="2"/>
      </w:pPr>
      <w:r>
        <w:t>[20]</w:t>
      </w:r>
      <w:r>
        <w:tab/>
        <w:t xml:space="preserve">I. J. Hirsh, “Binaural summation and interaural inhibition as a function of the level of masking noise,” </w:t>
      </w:r>
      <w:r>
        <w:rPr>
          <w:i/>
          <w:iCs/>
        </w:rPr>
        <w:t>Am. J. Psychol.</w:t>
      </w:r>
      <w:r>
        <w:t>, vol. 61, pp. 205–213, 1948, doi: 10.2307/1416966.</w:t>
      </w:r>
    </w:p>
    <w:p w14:paraId="40EC3A10" w14:textId="77777777" w:rsidR="0092466A" w:rsidRDefault="0092466A" w:rsidP="0092466A">
      <w:pPr>
        <w:pStyle w:val="Bibliography"/>
        <w:ind w:left="0" w:hanging="2"/>
      </w:pPr>
      <w:r>
        <w:t>[21]</w:t>
      </w:r>
      <w:r>
        <w:tab/>
        <w:t>“The Influence of Interaural Phase Relations upon the Masking of Speech by White Noise: The Journal of the Acoustical Society of America: Vol 20, No 2.” https://asa.scitation.org/doi/abs/10.1121/1.1906358 (accessed Sep. 12, 2022).</w:t>
      </w:r>
    </w:p>
    <w:p w14:paraId="417C5B78" w14:textId="77777777" w:rsidR="0092466A" w:rsidRDefault="0092466A" w:rsidP="0092466A">
      <w:pPr>
        <w:pStyle w:val="Bibliography"/>
        <w:ind w:left="0" w:hanging="2"/>
      </w:pPr>
      <w:r>
        <w:t>[22]</w:t>
      </w:r>
      <w:r>
        <w:tab/>
        <w:t xml:space="preserve">D. McFadden, “Masking-level differences determined with and without interaural disparities in masker intensity,” </w:t>
      </w:r>
      <w:r>
        <w:rPr>
          <w:i/>
          <w:iCs/>
        </w:rPr>
        <w:t>J. Acoust. Soc. Am.</w:t>
      </w:r>
      <w:r>
        <w:t>, vol. 44, no. 1, pp. 212–223, Jul. 1968, doi: 10.1121/1.1911057.</w:t>
      </w:r>
    </w:p>
    <w:p w14:paraId="5ACDD466" w14:textId="77777777" w:rsidR="0092466A" w:rsidRDefault="0092466A" w:rsidP="0092466A">
      <w:pPr>
        <w:pStyle w:val="Bibliography"/>
        <w:ind w:left="0" w:hanging="2"/>
      </w:pPr>
      <w:r>
        <w:t>[23]</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255A23AC" w14:textId="77777777" w:rsidR="0092466A" w:rsidRDefault="0092466A" w:rsidP="0092466A">
      <w:pPr>
        <w:pStyle w:val="Bibliography"/>
        <w:ind w:left="0" w:hanging="2"/>
      </w:pPr>
      <w:r>
        <w:t>[24]</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0E17566D" w14:textId="77777777" w:rsidR="0092466A" w:rsidRDefault="0092466A" w:rsidP="0092466A">
      <w:pPr>
        <w:pStyle w:val="Bibliography"/>
        <w:ind w:left="0" w:hanging="2"/>
      </w:pPr>
      <w:r>
        <w:t>[25]</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305B5E61" w14:textId="77777777" w:rsidR="0092466A" w:rsidRDefault="0092466A" w:rsidP="0092466A">
      <w:pPr>
        <w:pStyle w:val="Bibliography"/>
        <w:ind w:left="0" w:hanging="2"/>
      </w:pPr>
      <w:r>
        <w:t>[26]</w:t>
      </w:r>
      <w:r>
        <w:tab/>
        <w:t xml:space="preserve">C. Witton, G. G. Green, A. Rees, and G. B. Henning, “Monaural and binaural detection of sinusoidal phase modulation of a 500-Hz tone,” </w:t>
      </w:r>
      <w:r>
        <w:rPr>
          <w:i/>
          <w:iCs/>
        </w:rPr>
        <w:t>J. Acoust. Soc. Am.</w:t>
      </w:r>
      <w:r>
        <w:t>, vol. 108, no. 4, pp. 1826–1833, 2000.</w:t>
      </w:r>
    </w:p>
    <w:p w14:paraId="3C406D5B" w14:textId="77777777" w:rsidR="0092466A" w:rsidRDefault="0092466A" w:rsidP="0092466A">
      <w:pPr>
        <w:pStyle w:val="Bibliography"/>
        <w:ind w:left="0" w:hanging="2"/>
      </w:pPr>
      <w:r>
        <w:t>[27]</w:t>
      </w:r>
      <w:r>
        <w:tab/>
        <w:t xml:space="preserve">J. H. Grose and S. K. Mamo, “Frequency modulation detection as a measure of temporal processing: Age-related monaural and binaural effects,” </w:t>
      </w:r>
      <w:r>
        <w:rPr>
          <w:i/>
          <w:iCs/>
        </w:rPr>
        <w:t>Hear. Res.</w:t>
      </w:r>
      <w:r>
        <w:t>, vol. 294, no. 1–2, pp. 49–54, 2012.</w:t>
      </w:r>
    </w:p>
    <w:p w14:paraId="0EB005CB" w14:textId="77777777" w:rsidR="0092466A" w:rsidRDefault="0092466A" w:rsidP="0092466A">
      <w:pPr>
        <w:pStyle w:val="Bibliography"/>
        <w:ind w:left="0" w:hanging="2"/>
      </w:pPr>
      <w:r>
        <w:t>[28]</w:t>
      </w:r>
      <w:r>
        <w:tab/>
        <w:t xml:space="preserve">C. G. Fowler and C. M. Mikami, “The late auditory evoked potential masking-level difference as a function of noise level,” </w:t>
      </w:r>
      <w:r>
        <w:rPr>
          <w:i/>
          <w:iCs/>
        </w:rPr>
        <w:t>J. Speech Lang. Hear. Res.</w:t>
      </w:r>
      <w:r>
        <w:t>, vol. 35, no. 1, pp. 216–221, 1992.</w:t>
      </w:r>
    </w:p>
    <w:p w14:paraId="11DAE609" w14:textId="77777777" w:rsidR="0092466A" w:rsidRDefault="0092466A" w:rsidP="0092466A">
      <w:pPr>
        <w:pStyle w:val="Bibliography"/>
        <w:ind w:left="0" w:hanging="2"/>
      </w:pPr>
      <w:r>
        <w:t>[29]</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15B79DF8" w14:textId="77777777" w:rsidR="0092466A" w:rsidRDefault="0092466A" w:rsidP="0092466A">
      <w:pPr>
        <w:pStyle w:val="Bibliography"/>
        <w:ind w:left="0" w:hanging="2"/>
      </w:pPr>
      <w:r>
        <w:t>[30]</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033FD7F" w14:textId="77777777" w:rsidR="0092466A" w:rsidRDefault="0092466A" w:rsidP="0092466A">
      <w:pPr>
        <w:pStyle w:val="Bibliography"/>
        <w:ind w:left="0" w:hanging="2"/>
      </w:pPr>
      <w:r>
        <w:t>[31]</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2590D924" w14:textId="77777777" w:rsidR="0092466A" w:rsidRDefault="0092466A" w:rsidP="0092466A">
      <w:pPr>
        <w:pStyle w:val="Bibliography"/>
        <w:ind w:left="0" w:hanging="2"/>
      </w:pPr>
      <w:r>
        <w:t>[32]</w:t>
      </w:r>
      <w:r>
        <w:tab/>
        <w:t xml:space="preserve">F. A. Webster, “The Influence of Interaural Phase on Masked Thresholds I. The Role of Interaural Time‐Deviation,” </w:t>
      </w:r>
      <w:r>
        <w:rPr>
          <w:i/>
          <w:iCs/>
        </w:rPr>
        <w:t>J. Acoust. Soc. Am.</w:t>
      </w:r>
      <w:r>
        <w:t>, vol. 23, no. 4, pp. 452–462, Jul. 1951, doi: 10.1121/1.1906787.</w:t>
      </w:r>
    </w:p>
    <w:p w14:paraId="40E6F20D" w14:textId="77777777" w:rsidR="0092466A" w:rsidRDefault="0092466A" w:rsidP="0092466A">
      <w:pPr>
        <w:pStyle w:val="Bibliography"/>
        <w:ind w:left="0" w:hanging="2"/>
      </w:pPr>
      <w:r>
        <w:t>[33]</w:t>
      </w:r>
      <w:r>
        <w:tab/>
        <w:t>“Effect of Peripheral Hearing Loss on the Masking Level Difference | JAMA Otolaryngology–Head &amp; Neck Surgery | JAMA Network.” https://jamanetwork.com/journals/jamaotolaryngology/article-abstract/611438 (accessed Sep. 18, 2022).</w:t>
      </w:r>
    </w:p>
    <w:p w14:paraId="76E0AA7F" w14:textId="77777777" w:rsidR="0092466A" w:rsidRDefault="0092466A" w:rsidP="0092466A">
      <w:pPr>
        <w:pStyle w:val="Bibliography"/>
        <w:ind w:left="0" w:hanging="2"/>
      </w:pPr>
      <w:r>
        <w:lastRenderedPageBreak/>
        <w:t>[34]</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23F9B8CF" w14:textId="77777777" w:rsidR="0092466A" w:rsidRDefault="0092466A" w:rsidP="0092466A">
      <w:pPr>
        <w:pStyle w:val="Bibliography"/>
        <w:ind w:left="0" w:hanging="2"/>
      </w:pPr>
      <w:r>
        <w:t>[35]</w:t>
      </w:r>
      <w:r>
        <w:tab/>
        <w:t xml:space="preserve">D. McFadden, “Masking‐Level Differences with Continuous and with Burst Masking Noise,” </w:t>
      </w:r>
      <w:r>
        <w:rPr>
          <w:i/>
          <w:iCs/>
        </w:rPr>
        <w:t>J. Acoust. Soc. Am.</w:t>
      </w:r>
      <w:r>
        <w:t>, vol. 40, no. 6, pp. 1414–1419, Dec. 1966, doi: 10.1121/1.1910241.</w:t>
      </w:r>
    </w:p>
    <w:p w14:paraId="3E339B9D" w14:textId="77777777" w:rsidR="0092466A" w:rsidRDefault="0092466A" w:rsidP="0092466A">
      <w:pPr>
        <w:pStyle w:val="Bibliography"/>
        <w:ind w:left="0" w:hanging="2"/>
      </w:pPr>
      <w:r>
        <w:t>[36]</w:t>
      </w:r>
      <w:r>
        <w:tab/>
        <w:t xml:space="preserve">B. C. J. Moore and D. A. Vickers, “The role of spread excitation and suppression in simultaneous masking,” </w:t>
      </w:r>
      <w:r>
        <w:rPr>
          <w:i/>
          <w:iCs/>
        </w:rPr>
        <w:t>J. Acoust. Soc. Am.</w:t>
      </w:r>
      <w:r>
        <w:t>, vol. 102, no. 4, pp. 2284–2290, Oct. 1997, doi: 10.1121/1.419638.</w:t>
      </w:r>
    </w:p>
    <w:p w14:paraId="5CE5BBA3" w14:textId="77777777" w:rsidR="0092466A" w:rsidRDefault="0092466A" w:rsidP="0092466A">
      <w:pPr>
        <w:pStyle w:val="Bibliography"/>
        <w:ind w:left="0" w:hanging="2"/>
      </w:pPr>
      <w:r>
        <w:t>[37]</w:t>
      </w:r>
      <w:r>
        <w:tab/>
        <w:t xml:space="preserve">H. S. Colburn and N. I. Durlach, “Models of binaural interaction,” </w:t>
      </w:r>
      <w:r>
        <w:rPr>
          <w:i/>
          <w:iCs/>
        </w:rPr>
        <w:t>Handb. Percept.</w:t>
      </w:r>
      <w:r>
        <w:t>, vol. 4, pp. 467–518, 1978.</w:t>
      </w:r>
    </w:p>
    <w:p w14:paraId="745C41BD" w14:textId="77777777" w:rsidR="0092466A" w:rsidRDefault="0092466A" w:rsidP="0092466A">
      <w:pPr>
        <w:pStyle w:val="Bibliography"/>
        <w:ind w:left="0" w:hanging="2"/>
      </w:pPr>
      <w:r>
        <w:t>[38]</w:t>
      </w:r>
      <w:r>
        <w:tab/>
        <w:t xml:space="preserve">T. L. Langford and L. A. Jeffress, “Effect of noise crosscorrelation on binaural signal detection,” </w:t>
      </w:r>
      <w:r>
        <w:rPr>
          <w:i/>
          <w:iCs/>
        </w:rPr>
        <w:t>J. Acoust. Soc. Am.</w:t>
      </w:r>
      <w:r>
        <w:t>, vol. 36, pp. 1455–1458, 1964, doi: 10.1121/1.1919224.</w:t>
      </w:r>
    </w:p>
    <w:p w14:paraId="1252F496" w14:textId="77777777" w:rsidR="0092466A" w:rsidRDefault="0092466A" w:rsidP="0092466A">
      <w:pPr>
        <w:pStyle w:val="Bibliography"/>
        <w:ind w:left="0" w:hanging="2"/>
      </w:pPr>
      <w:r>
        <w:t>[39]</w:t>
      </w:r>
      <w:r>
        <w:tab/>
        <w:t xml:space="preserve">L. J. Hood, “Physiology of Binaural Hearing,” </w:t>
      </w:r>
      <w:r>
        <w:rPr>
          <w:i/>
          <w:iCs/>
        </w:rPr>
        <w:t>Semin. Hear.</w:t>
      </w:r>
      <w:r>
        <w:t>, vol. 18, no. 4, pp. 313–320, Nov. 1997, doi: 10.1055/s-0028-1083034.</w:t>
      </w:r>
    </w:p>
    <w:p w14:paraId="137DDAF6" w14:textId="77777777" w:rsidR="0092466A" w:rsidRDefault="0092466A" w:rsidP="0092466A">
      <w:pPr>
        <w:pStyle w:val="Bibliography"/>
        <w:ind w:left="0" w:hanging="2"/>
      </w:pPr>
      <w:r>
        <w:t>[40]</w:t>
      </w:r>
      <w:r>
        <w:tab/>
        <w:t xml:space="preserve">J. W. Hall and A. D. G. Harvey, “Diotic Loudness Summation in Normal and Impaired Hearing,” </w:t>
      </w:r>
      <w:r>
        <w:rPr>
          <w:i/>
          <w:iCs/>
        </w:rPr>
        <w:t>J. Speech Lang. Hear. Res.</w:t>
      </w:r>
      <w:r>
        <w:t>, vol. 28, no. 3, pp. 445–448, Sep. 1985, doi: 10.1044/jshr.2803.448.</w:t>
      </w:r>
    </w:p>
    <w:p w14:paraId="5E45D93F" w14:textId="77777777" w:rsidR="0092466A" w:rsidRDefault="0092466A" w:rsidP="0092466A">
      <w:pPr>
        <w:pStyle w:val="Bibliography"/>
        <w:ind w:left="0" w:hanging="2"/>
      </w:pPr>
      <w:r>
        <w:t>[41]</w:t>
      </w:r>
      <w:r>
        <w:tab/>
        <w:t xml:space="preserve">J. H. Grose, J. W. Hall, and M. B. Dev, “MLD in Children,” </w:t>
      </w:r>
      <w:r>
        <w:rPr>
          <w:i/>
          <w:iCs/>
        </w:rPr>
        <w:t>J. Speech Lang. Hear. Res.</w:t>
      </w:r>
      <w:r>
        <w:t>, vol. 40, no. 4, pp. 955–959, Aug. 1997, doi: 10.1044/jslhr.4004.955.</w:t>
      </w:r>
    </w:p>
    <w:p w14:paraId="38AC2379" w14:textId="77777777" w:rsidR="0092466A" w:rsidRDefault="0092466A" w:rsidP="0092466A">
      <w:pPr>
        <w:pStyle w:val="Bibliography"/>
        <w:ind w:left="0" w:hanging="2"/>
      </w:pPr>
      <w:r>
        <w:t>[42]</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3ED9ADC7" w14:textId="77777777" w:rsidR="0092466A" w:rsidRDefault="0092466A" w:rsidP="0092466A">
      <w:pPr>
        <w:pStyle w:val="Bibliography"/>
        <w:ind w:left="0" w:hanging="2"/>
      </w:pPr>
      <w:r>
        <w:t>[43]</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3FEC7672" w14:textId="77777777" w:rsidR="0092466A" w:rsidRDefault="0092466A" w:rsidP="0092466A">
      <w:pPr>
        <w:pStyle w:val="Bibliography"/>
        <w:ind w:left="0" w:hanging="2"/>
      </w:pPr>
      <w:r>
        <w:t>[44]</w:t>
      </w:r>
      <w:r>
        <w:tab/>
        <w:t xml:space="preserve">J. W. Hall III, J. H. Grose, and W. M. Hartmann, “The masking-level difference in low-noise noise,” </w:t>
      </w:r>
      <w:r>
        <w:rPr>
          <w:i/>
          <w:iCs/>
        </w:rPr>
        <w:t>J. Acoust. Soc. Am.</w:t>
      </w:r>
      <w:r>
        <w:t>, vol. 103, no. 5, pp. 2573–2577, 1998.</w:t>
      </w:r>
    </w:p>
    <w:p w14:paraId="6D88D45E" w14:textId="77777777" w:rsidR="0092466A" w:rsidRDefault="0092466A" w:rsidP="0092466A">
      <w:pPr>
        <w:pStyle w:val="Bibliography"/>
        <w:ind w:left="0" w:hanging="2"/>
      </w:pPr>
      <w:r>
        <w:t>[45]</w:t>
      </w:r>
      <w:r>
        <w:tab/>
        <w:t xml:space="preserve">W. A. Yost and R. H. Dye, “Discrimination of interaural differences of level as a function of frequency,” </w:t>
      </w:r>
      <w:r>
        <w:rPr>
          <w:i/>
          <w:iCs/>
        </w:rPr>
        <w:t>J. Acoust. Soc. Am.</w:t>
      </w:r>
      <w:r>
        <w:t>, vol. 83, no. 5, pp. 1846–1851, May 1988, doi: 10.1121/1.396520.</w:t>
      </w:r>
    </w:p>
    <w:p w14:paraId="35481C00" w14:textId="77777777" w:rsidR="0092466A" w:rsidRDefault="0092466A" w:rsidP="0092466A">
      <w:pPr>
        <w:pStyle w:val="Bibliography"/>
        <w:ind w:left="0" w:hanging="2"/>
      </w:pPr>
      <w:r>
        <w:t>[46]</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2A66FD99" w14:textId="77777777" w:rsidR="0092466A" w:rsidRDefault="0092466A" w:rsidP="0092466A">
      <w:pPr>
        <w:pStyle w:val="Bibliography"/>
        <w:ind w:left="0" w:hanging="2"/>
      </w:pPr>
      <w:r>
        <w:t>[47]</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4C1BA901" w14:textId="77777777" w:rsidR="0092466A" w:rsidRDefault="0092466A" w:rsidP="0092466A">
      <w:pPr>
        <w:pStyle w:val="Bibliography"/>
        <w:ind w:left="0" w:hanging="2"/>
      </w:pPr>
      <w:r>
        <w:t>[48]</w:t>
      </w:r>
      <w:r>
        <w:tab/>
        <w:t xml:space="preserve">A. Kohlrausch, “The influence of signal duration, signal frequency and masker duration on binaural masking level differences,” </w:t>
      </w:r>
      <w:r>
        <w:rPr>
          <w:i/>
          <w:iCs/>
        </w:rPr>
        <w:t>Hear. Res.</w:t>
      </w:r>
      <w:r>
        <w:t>, vol. 23, no. 3, pp. 267–273, 1986, doi: 10.1016/0378-5955(86)90115-2.</w:t>
      </w:r>
    </w:p>
    <w:p w14:paraId="5C2F5DB5" w14:textId="77777777" w:rsidR="0092466A" w:rsidRDefault="0092466A" w:rsidP="0092466A">
      <w:pPr>
        <w:pStyle w:val="Bibliography"/>
        <w:ind w:left="0" w:hanging="2"/>
      </w:pPr>
      <w:r>
        <w:t>[49]</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02ADA7F" w14:textId="77777777" w:rsidR="0092466A" w:rsidRDefault="0092466A" w:rsidP="0092466A">
      <w:pPr>
        <w:pStyle w:val="Bibliography"/>
        <w:ind w:left="0" w:hanging="2"/>
      </w:pPr>
      <w:r>
        <w:t>[50]</w:t>
      </w:r>
      <w:r>
        <w:tab/>
        <w:t>A. P. Bradley and W. J. Wilson, “Automated analysis of the auditory brainstem response,” presented at the Proceedings of the 2004 Intelligent Sensors, Sensor Networks and Information Processing Conference, 2004., 2004, pp. 541–545.</w:t>
      </w:r>
    </w:p>
    <w:p w14:paraId="270D09A3" w14:textId="77777777" w:rsidR="0092466A" w:rsidRDefault="0092466A" w:rsidP="0092466A">
      <w:pPr>
        <w:pStyle w:val="Bibliography"/>
        <w:ind w:left="0" w:hanging="2"/>
      </w:pPr>
      <w:r>
        <w:lastRenderedPageBreak/>
        <w:t>[51]</w:t>
      </w:r>
      <w:r>
        <w:tab/>
        <w:t xml:space="preserve">M. Rushaidin, S.-H. Salleh, T. T. Swee, J. Najeb, and A. Arooj, “Wave V detection using instantaneous energy of auditory brainstem response signal,” </w:t>
      </w:r>
      <w:r>
        <w:rPr>
          <w:i/>
          <w:iCs/>
        </w:rPr>
        <w:t>Am. J. Appl. Sci.</w:t>
      </w:r>
      <w:r>
        <w:t>, vol. 6, no. 9, p. 1669, 2009.</w:t>
      </w:r>
    </w:p>
    <w:p w14:paraId="3A378157" w14:textId="77777777" w:rsidR="0092466A" w:rsidRDefault="0092466A" w:rsidP="0092466A">
      <w:pPr>
        <w:pStyle w:val="Bibliography"/>
        <w:ind w:left="0" w:hanging="2"/>
      </w:pPr>
      <w:r>
        <w:t>[52]</w:t>
      </w:r>
      <w:r>
        <w:tab/>
        <w:t xml:space="preserve">M. Paulraj, K. Subramaniam, S. B. Yaccob, A. H. B. Adom, and C. Hema, “Auditory evoked potential response and hearing loss: a review,” </w:t>
      </w:r>
      <w:r>
        <w:rPr>
          <w:i/>
          <w:iCs/>
        </w:rPr>
        <w:t>Open Biomed. Eng. J.</w:t>
      </w:r>
      <w:r>
        <w:t>, vol. 9, p. 17, 2015.</w:t>
      </w:r>
    </w:p>
    <w:p w14:paraId="7E69B93F" w14:textId="77777777" w:rsidR="0092466A" w:rsidRDefault="0092466A" w:rsidP="0092466A">
      <w:pPr>
        <w:pStyle w:val="Bibliography"/>
        <w:ind w:left="0" w:hanging="2"/>
      </w:pPr>
      <w:r>
        <w:t>[53]</w:t>
      </w:r>
      <w:r>
        <w:tab/>
        <w:t xml:space="preserve">W. Woodworth, S. Reisman, and A. B. Fontaine, “The Detection of Auditory Evoked Responses Using a Matched Filter,” </w:t>
      </w:r>
      <w:r>
        <w:rPr>
          <w:i/>
          <w:iCs/>
        </w:rPr>
        <w:t>IEEE Trans. Biomed. Eng.</w:t>
      </w:r>
      <w:r>
        <w:t>, vol. BME-30, no. 7, pp. 369–376, Jul. 1983, doi: 10.1109/TBME.1983.325036.</w:t>
      </w:r>
    </w:p>
    <w:p w14:paraId="38F4B381" w14:textId="77777777" w:rsidR="0092466A" w:rsidRDefault="0092466A" w:rsidP="0092466A">
      <w:pPr>
        <w:pStyle w:val="Bibliography"/>
        <w:ind w:left="0" w:hanging="2"/>
      </w:pPr>
      <w:r>
        <w:t>[54]</w:t>
      </w:r>
      <w:r>
        <w:tab/>
        <w:t xml:space="preserve">J. Tian, M. Juhola, and T. Grönfors, “Latency estimation of auditory brainstem response by neural networks,” </w:t>
      </w:r>
      <w:r>
        <w:rPr>
          <w:i/>
          <w:iCs/>
        </w:rPr>
        <w:t>Artif. Intell. Med.</w:t>
      </w:r>
      <w:r>
        <w:t>, vol. 10, no. 2, pp. 115–128, Jun. 1997, doi: 10.1016/S0933-3657(97)00389-8.</w:t>
      </w:r>
    </w:p>
    <w:p w14:paraId="1E971B08" w14:textId="77777777" w:rsidR="0092466A" w:rsidRDefault="0092466A" w:rsidP="0092466A">
      <w:pPr>
        <w:pStyle w:val="Bibliography"/>
        <w:ind w:left="0" w:hanging="2"/>
      </w:pPr>
      <w:r>
        <w:t>[55]</w:t>
      </w:r>
      <w:r>
        <w:tab/>
        <w:t>D. Alpsan and O. Ozdamar, “Brainstem auditory evoked potential classification by backpropagation networks,” presented at the [Proceedings] 1991 IEEE International Joint Conference on Neural Networks, 1991, pp. 1266–1271.</w:t>
      </w:r>
    </w:p>
    <w:p w14:paraId="25F4BA1B" w14:textId="77777777" w:rsidR="0092466A" w:rsidRDefault="0092466A" w:rsidP="0092466A">
      <w:pPr>
        <w:pStyle w:val="Bibliography"/>
        <w:ind w:left="0" w:hanging="2"/>
      </w:pPr>
      <w:r>
        <w:t>[56]</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38945A20" w14:textId="77777777" w:rsidR="0092466A" w:rsidRDefault="0092466A" w:rsidP="0092466A">
      <w:pPr>
        <w:pStyle w:val="Bibliography"/>
        <w:ind w:left="0" w:hanging="2"/>
      </w:pPr>
      <w:r>
        <w:t>[57]</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2E525FEF" w14:textId="77777777" w:rsidR="0092466A" w:rsidRDefault="0092466A" w:rsidP="0092466A">
      <w:pPr>
        <w:pStyle w:val="Bibliography"/>
        <w:ind w:left="0" w:hanging="2"/>
      </w:pPr>
      <w:r>
        <w:t>[58]</w:t>
      </w:r>
      <w:r>
        <w:tab/>
        <w:t xml:space="preserve">T. Picton, “Hearing in Time: Evoked Potential Studies of Temporal Processing,” </w:t>
      </w:r>
      <w:r>
        <w:rPr>
          <w:i/>
          <w:iCs/>
        </w:rPr>
        <w:t>Ear Hear.</w:t>
      </w:r>
      <w:r>
        <w:t>, vol. 34, no. 4, pp. 385–401, Jul. 2013, doi: 10.1097/AUD.0b013e31827ada02.</w:t>
      </w:r>
    </w:p>
    <w:p w14:paraId="2937134A" w14:textId="77777777" w:rsidR="0092466A" w:rsidRDefault="0092466A" w:rsidP="0092466A">
      <w:pPr>
        <w:pStyle w:val="Bibliography"/>
        <w:ind w:left="0" w:hanging="2"/>
      </w:pPr>
      <w:r>
        <w:t>[59]</w:t>
      </w:r>
      <w:r>
        <w:tab/>
        <w:t xml:space="preserve">R. Snyder and C. Schreiner, “The auditory neurophonic: basic properties,” </w:t>
      </w:r>
      <w:r>
        <w:rPr>
          <w:i/>
          <w:iCs/>
        </w:rPr>
        <w:t>Hear. Res.</w:t>
      </w:r>
      <w:r>
        <w:t>, vol. 15, no. 3, pp. 261–280, 1984.</w:t>
      </w:r>
    </w:p>
    <w:p w14:paraId="40EBD1F4" w14:textId="77777777" w:rsidR="0092466A" w:rsidRDefault="0092466A" w:rsidP="0092466A">
      <w:pPr>
        <w:pStyle w:val="Bibliography"/>
        <w:ind w:left="0" w:hanging="2"/>
      </w:pPr>
      <w:r>
        <w:t>[60]</w:t>
      </w:r>
      <w:r>
        <w:tab/>
        <w:t xml:space="preserve">F. H. Veld, P. Osterhammel, and K. Terkildsen, “Frequency following auditory brain stem responses in man,” </w:t>
      </w:r>
      <w:r>
        <w:rPr>
          <w:i/>
          <w:iCs/>
        </w:rPr>
        <w:t>Scand. Audiol.</w:t>
      </w:r>
      <w:r>
        <w:t>, vol. 6, no. 1, pp. 27–34, 1977.</w:t>
      </w:r>
    </w:p>
    <w:p w14:paraId="31E24FD7" w14:textId="77777777" w:rsidR="0092466A" w:rsidRDefault="0092466A" w:rsidP="0092466A">
      <w:pPr>
        <w:pStyle w:val="Bibliography"/>
        <w:ind w:left="0" w:hanging="2"/>
      </w:pPr>
      <w:r>
        <w:t>[61]</w:t>
      </w:r>
      <w:r>
        <w:tab/>
        <w:t xml:space="preserve">A. Krishnan, “Human frequency following response,” </w:t>
      </w:r>
      <w:r>
        <w:rPr>
          <w:i/>
          <w:iCs/>
        </w:rPr>
        <w:t>Audit. Evoked Potentials Basic Princ. Clin. Appl.</w:t>
      </w:r>
      <w:r>
        <w:t>, pp. 313–335, 2007.</w:t>
      </w:r>
    </w:p>
    <w:p w14:paraId="521DA88C" w14:textId="77777777" w:rsidR="0092466A" w:rsidRDefault="0092466A" w:rsidP="0092466A">
      <w:pPr>
        <w:pStyle w:val="Bibliography"/>
        <w:ind w:left="0" w:hanging="2"/>
      </w:pPr>
      <w:r>
        <w:t>[62]</w:t>
      </w:r>
      <w:r>
        <w:tab/>
        <w:t xml:space="preserve">J. R. Wilson and A. Krishnan, “Human Frequency-Following Responses to Binaural Masking Level Difference Stimuli,” </w:t>
      </w:r>
      <w:r>
        <w:rPr>
          <w:i/>
          <w:iCs/>
        </w:rPr>
        <w:t>J. Am. Acad. Audiol.</w:t>
      </w:r>
      <w:r>
        <w:t>, vol. 16, no. 3, pp. 184–195, Mar. 2005, doi: 10.3766/jaaa.16.3.6.</w:t>
      </w:r>
    </w:p>
    <w:p w14:paraId="56D7DA99" w14:textId="77777777" w:rsidR="0092466A" w:rsidRDefault="0092466A" w:rsidP="0092466A">
      <w:pPr>
        <w:pStyle w:val="Bibliography"/>
        <w:ind w:left="0" w:hanging="2"/>
      </w:pPr>
      <w:r>
        <w:t>[63]</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31EA1452" w14:textId="77777777" w:rsidR="0092466A" w:rsidRDefault="0092466A" w:rsidP="0092466A">
      <w:pPr>
        <w:pStyle w:val="Bibliography"/>
        <w:ind w:left="0" w:hanging="2"/>
      </w:pPr>
      <w:r>
        <w:t>[64]</w:t>
      </w:r>
      <w:r>
        <w:tab/>
        <w:t xml:space="preserve">Ra. Dobie and S. Norton, “Binaural interaction in human auditory evoked potentials,” </w:t>
      </w:r>
      <w:r>
        <w:rPr>
          <w:i/>
          <w:iCs/>
        </w:rPr>
        <w:t>Electroencephalogr. Clin. Neurophysiol.</w:t>
      </w:r>
      <w:r>
        <w:t>, vol. 49, no. 3–4, pp. 303–313, 1980.</w:t>
      </w:r>
    </w:p>
    <w:p w14:paraId="7C1A677A" w14:textId="77777777" w:rsidR="0092466A" w:rsidRDefault="0092466A" w:rsidP="0092466A">
      <w:pPr>
        <w:pStyle w:val="Bibliography"/>
        <w:ind w:left="0" w:hanging="2"/>
      </w:pPr>
      <w:r>
        <w:t>[65]</w:t>
      </w:r>
      <w:r>
        <w:tab/>
        <w:t xml:space="preserve">B. Ross, S. A. Hillyard, and T. W. Picton, “Temporal dynamics of selective attention during dichotic listening,” </w:t>
      </w:r>
      <w:r>
        <w:rPr>
          <w:i/>
          <w:iCs/>
        </w:rPr>
        <w:t>Cereb. Cortex</w:t>
      </w:r>
      <w:r>
        <w:t>, vol. 20, no. 6, pp. 1360–1371, 2010.</w:t>
      </w:r>
    </w:p>
    <w:p w14:paraId="1C009D6C" w14:textId="77777777" w:rsidR="0092466A" w:rsidRDefault="0092466A" w:rsidP="0092466A">
      <w:pPr>
        <w:pStyle w:val="Bibliography"/>
        <w:ind w:left="0" w:hanging="2"/>
      </w:pPr>
      <w:r>
        <w:t>[66]</w:t>
      </w:r>
      <w:r>
        <w:tab/>
        <w:t xml:space="preserve">D. W. Purcell, S. M. John, B. A. Schneider, and T. W. Picton, “Human temporal auditory acuity as assessed by envelope following responses,” </w:t>
      </w:r>
      <w:r>
        <w:rPr>
          <w:i/>
          <w:iCs/>
        </w:rPr>
        <w:t>J. Acoust. Soc. Am.</w:t>
      </w:r>
      <w:r>
        <w:t>, vol. 116, no. 6, pp. 3581–3593, 2004.</w:t>
      </w:r>
    </w:p>
    <w:p w14:paraId="5EA3F380" w14:textId="77777777" w:rsidR="0092466A" w:rsidRDefault="0092466A" w:rsidP="0092466A">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52C16957" w14:textId="77777777" w:rsidR="0092466A" w:rsidRDefault="0092466A" w:rsidP="0092466A">
      <w:pPr>
        <w:pStyle w:val="Bibliography"/>
        <w:ind w:left="0" w:hanging="2"/>
      </w:pPr>
      <w:r>
        <w:t>[68]</w:t>
      </w:r>
      <w:r>
        <w:tab/>
        <w:t xml:space="preserve">B. Ross, B. Schneider, J. S. Snyder, and C. Alain, “Biological markers of auditory gap detection in young, middle-aged, and older adults,” </w:t>
      </w:r>
      <w:r>
        <w:rPr>
          <w:i/>
          <w:iCs/>
        </w:rPr>
        <w:t>PLoS One</w:t>
      </w:r>
      <w:r>
        <w:t>, vol. 5, no. 4, p. e10101, 2010.</w:t>
      </w:r>
    </w:p>
    <w:p w14:paraId="60F30166" w14:textId="77777777" w:rsidR="0092466A" w:rsidRDefault="0092466A" w:rsidP="0092466A">
      <w:pPr>
        <w:pStyle w:val="Bibliography"/>
        <w:ind w:left="0" w:hanging="2"/>
      </w:pPr>
      <w:r>
        <w:lastRenderedPageBreak/>
        <w:t>[69]</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65899B3E" w14:textId="77777777" w:rsidR="0092466A" w:rsidRDefault="0092466A" w:rsidP="0092466A">
      <w:pPr>
        <w:pStyle w:val="Bibliography"/>
        <w:ind w:left="0" w:hanging="2"/>
      </w:pPr>
      <w:r>
        <w:t>[70]</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6B1576A8" w14:textId="77777777" w:rsidR="0092466A" w:rsidRDefault="0092466A" w:rsidP="0092466A">
      <w:pPr>
        <w:pStyle w:val="Bibliography"/>
        <w:ind w:left="0" w:hanging="2"/>
      </w:pPr>
      <w:r>
        <w:t>[71]</w:t>
      </w:r>
      <w:r>
        <w:tab/>
        <w:t xml:space="preserve">M. Basu, A. Krishnan, and C. Weber‐Fox, “Brainstem correlates of temporal auditory processing in children with specific language impairment,” </w:t>
      </w:r>
      <w:r>
        <w:rPr>
          <w:i/>
          <w:iCs/>
        </w:rPr>
        <w:t>Dev. Sci.</w:t>
      </w:r>
      <w:r>
        <w:t>, vol. 13, no. 1, pp. 77–91, 2010.</w:t>
      </w:r>
    </w:p>
    <w:p w14:paraId="317602C5" w14:textId="77777777" w:rsidR="0092466A" w:rsidRDefault="0092466A" w:rsidP="0092466A">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1754FD3C" w14:textId="77777777" w:rsidR="0092466A" w:rsidRDefault="0092466A" w:rsidP="0092466A">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283AD15" w14:textId="77777777" w:rsidR="0092466A" w:rsidRDefault="0092466A" w:rsidP="0092466A">
      <w:pPr>
        <w:pStyle w:val="Bibliography"/>
        <w:ind w:left="0" w:hanging="2"/>
      </w:pPr>
      <w:r>
        <w:t>[74]</w:t>
      </w:r>
      <w:r>
        <w:tab/>
        <w:t xml:space="preserve">M. J. Taylor and T. Baldeweg, “Application of EEG, ERP and intracranial recordings to the investigation of cognitive functions in children,” </w:t>
      </w:r>
      <w:r>
        <w:rPr>
          <w:i/>
          <w:iCs/>
        </w:rPr>
        <w:t>Dev. Sci.</w:t>
      </w:r>
      <w:r>
        <w:t>, vol. 5, no. 3, pp. 318–334, 2002.</w:t>
      </w:r>
    </w:p>
    <w:p w14:paraId="0093C0A5" w14:textId="77777777" w:rsidR="0092466A" w:rsidRDefault="0092466A" w:rsidP="0092466A">
      <w:pPr>
        <w:pStyle w:val="Bibliography"/>
        <w:ind w:left="0" w:hanging="2"/>
      </w:pPr>
      <w:r>
        <w:t>[75]</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3F522E64" w14:textId="77777777" w:rsidR="0092466A" w:rsidRDefault="0092466A" w:rsidP="0092466A">
      <w:pPr>
        <w:pStyle w:val="Bibliography"/>
        <w:ind w:left="0" w:hanging="2"/>
      </w:pPr>
      <w:r>
        <w:t>[76]</w:t>
      </w:r>
      <w:r>
        <w:tab/>
        <w:t xml:space="preserve">M. Gomot, M.-H. Giard, S. Roux, C. Barthélémy, and N. Bruneau, “Maturation of frontal and temporal components of mismatch negativity (MMN) in children,” </w:t>
      </w:r>
      <w:r>
        <w:rPr>
          <w:i/>
          <w:iCs/>
        </w:rPr>
        <w:t>Neuroreport</w:t>
      </w:r>
      <w:r>
        <w:t>, vol. 11, no. 14, pp. 3109–3112, 2000.</w:t>
      </w:r>
    </w:p>
    <w:p w14:paraId="4ECA91DD" w14:textId="77777777" w:rsidR="0092466A" w:rsidRDefault="0092466A" w:rsidP="0092466A">
      <w:pPr>
        <w:pStyle w:val="Bibliography"/>
        <w:ind w:left="0" w:hanging="2"/>
      </w:pPr>
      <w:r>
        <w:t>[77]</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C4AA0EE" w14:textId="77777777" w:rsidR="0092466A" w:rsidRDefault="0092466A" w:rsidP="0092466A">
      <w:pPr>
        <w:pStyle w:val="Bibliography"/>
        <w:ind w:left="0" w:hanging="2"/>
      </w:pPr>
      <w:r>
        <w:t>[78]</w:t>
      </w:r>
      <w:r>
        <w:tab/>
        <w:t>“Head Size as a Basis of Gender Difference in the Latency of the Brainstem Auditory-Evoked Response: Audiology: Vol 29, No 2.” https://www.tandfonline.com/doi/abs/10.3109/00206099009081652 (accessed Sep. 17, 2022).</w:t>
      </w:r>
    </w:p>
    <w:p w14:paraId="660C9589" w14:textId="77777777" w:rsidR="0092466A" w:rsidRDefault="0092466A" w:rsidP="0092466A">
      <w:pPr>
        <w:pStyle w:val="Bibliography"/>
        <w:ind w:left="0" w:hanging="2"/>
      </w:pPr>
      <w:r>
        <w:t>[79]</w:t>
      </w:r>
      <w:r>
        <w:tab/>
        <w:t xml:space="preserve">C. G. Fowler and C. Mikami, “Phase effects on the middle and late auditory evoked potentials,” </w:t>
      </w:r>
      <w:r>
        <w:rPr>
          <w:i/>
          <w:iCs/>
        </w:rPr>
        <w:t>J.-Am. Acad. Audiol.</w:t>
      </w:r>
      <w:r>
        <w:t>, vol. 7, pp. 23–30, 1996.</w:t>
      </w:r>
    </w:p>
    <w:p w14:paraId="0BD1A920" w14:textId="77777777" w:rsidR="0092466A" w:rsidRDefault="0092466A" w:rsidP="0092466A">
      <w:pPr>
        <w:pStyle w:val="Bibliography"/>
        <w:ind w:left="0" w:hanging="2"/>
      </w:pPr>
      <w:r>
        <w:t>[80]</w:t>
      </w:r>
      <w:r>
        <w:tab/>
        <w:t xml:space="preserve">D. Noffsinger, C. Martinez, and A. Schaefer, “Auditory brainstem responses and masking level differences from persons with brainstem lesion.,” </w:t>
      </w:r>
      <w:r>
        <w:rPr>
          <w:i/>
          <w:iCs/>
        </w:rPr>
        <w:t>Scand. Audiol. Suppl.</w:t>
      </w:r>
      <w:r>
        <w:t>, vol. 15, pp. 81–93, 1982.</w:t>
      </w:r>
    </w:p>
    <w:p w14:paraId="0551E9E0" w14:textId="77777777" w:rsidR="0092466A" w:rsidRDefault="0092466A" w:rsidP="0092466A">
      <w:pPr>
        <w:pStyle w:val="Bibliography"/>
        <w:ind w:left="0" w:hanging="2"/>
      </w:pPr>
      <w:r>
        <w:t>[81]</w:t>
      </w:r>
      <w:r>
        <w:tab/>
        <w:t xml:space="preserve">A. C. Eddins, E. J. Ozmeral, and D. A. Eddins, “How aging impacts the encoding of binaural cues and the perception of auditory space,” </w:t>
      </w:r>
      <w:r>
        <w:rPr>
          <w:i/>
          <w:iCs/>
        </w:rPr>
        <w:t>Hear. Res.</w:t>
      </w:r>
      <w:r>
        <w:t>, vol. 369, pp. 79–89, 2018.</w:t>
      </w:r>
    </w:p>
    <w:p w14:paraId="3285E129" w14:textId="77777777" w:rsidR="0092466A" w:rsidRDefault="0092466A" w:rsidP="0092466A">
      <w:pPr>
        <w:pStyle w:val="Bibliography"/>
        <w:ind w:left="0" w:hanging="2"/>
      </w:pPr>
      <w:r>
        <w:t>[82]</w:t>
      </w:r>
      <w:r>
        <w:tab/>
        <w:t xml:space="preserve">W. Y. S. Wong and D. R. Stapells, “Brain Stem and Cortical Mechanisms Underlying the Binaural Masking Level Difference in Humans: An Auditory Steady-State Response Study.” </w:t>
      </w:r>
    </w:p>
    <w:p w14:paraId="28CE833B" w14:textId="6996C556"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50DD5" w14:textId="77777777" w:rsidR="008E250E" w:rsidRDefault="008E250E">
      <w:pPr>
        <w:spacing w:line="240" w:lineRule="auto"/>
        <w:ind w:left="0" w:hanging="2"/>
      </w:pPr>
      <w:r>
        <w:separator/>
      </w:r>
    </w:p>
  </w:endnote>
  <w:endnote w:type="continuationSeparator" w:id="0">
    <w:p w14:paraId="1DA6E110" w14:textId="77777777" w:rsidR="008E250E" w:rsidRDefault="008E250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87A7E" w14:textId="77777777" w:rsidR="002F19E3" w:rsidRDefault="002F19E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6EEB" w14:textId="77777777" w:rsidR="002F19E3" w:rsidRDefault="002F19E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12E3A" w14:textId="77777777" w:rsidR="002F19E3" w:rsidRDefault="002F19E3">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E49A9" w14:textId="77777777" w:rsidR="008E250E" w:rsidRDefault="008E250E">
      <w:pPr>
        <w:spacing w:line="240" w:lineRule="auto"/>
        <w:ind w:left="0" w:hanging="2"/>
      </w:pPr>
      <w:r>
        <w:separator/>
      </w:r>
    </w:p>
  </w:footnote>
  <w:footnote w:type="continuationSeparator" w:id="0">
    <w:p w14:paraId="2ABCE961" w14:textId="77777777" w:rsidR="008E250E" w:rsidRDefault="008E250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9BF97" w14:textId="77777777" w:rsidR="002F19E3" w:rsidRDefault="002F19E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5091" w14:textId="77777777" w:rsidR="002F19E3" w:rsidRDefault="002F19E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30D91" w14:textId="77777777" w:rsidR="002F19E3" w:rsidRDefault="002F19E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24B9"/>
    <w:rsid w:val="00312C27"/>
    <w:rsid w:val="00327A05"/>
    <w:rsid w:val="003356CC"/>
    <w:rsid w:val="00344527"/>
    <w:rsid w:val="0034463D"/>
    <w:rsid w:val="00347F87"/>
    <w:rsid w:val="00354FE9"/>
    <w:rsid w:val="003560E8"/>
    <w:rsid w:val="00375A61"/>
    <w:rsid w:val="003C1E1F"/>
    <w:rsid w:val="003C5C01"/>
    <w:rsid w:val="003D547E"/>
    <w:rsid w:val="003F0BCF"/>
    <w:rsid w:val="003F3FCF"/>
    <w:rsid w:val="003F7DBD"/>
    <w:rsid w:val="004023E6"/>
    <w:rsid w:val="004064A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F4C79"/>
    <w:rsid w:val="00505D65"/>
    <w:rsid w:val="005101C7"/>
    <w:rsid w:val="00522B34"/>
    <w:rsid w:val="005346BA"/>
    <w:rsid w:val="005403E0"/>
    <w:rsid w:val="00542A43"/>
    <w:rsid w:val="00544C3D"/>
    <w:rsid w:val="00563484"/>
    <w:rsid w:val="00565B15"/>
    <w:rsid w:val="00567618"/>
    <w:rsid w:val="00586EA4"/>
    <w:rsid w:val="00591946"/>
    <w:rsid w:val="005A025B"/>
    <w:rsid w:val="005B4554"/>
    <w:rsid w:val="005B57A0"/>
    <w:rsid w:val="005C7E2F"/>
    <w:rsid w:val="005D4917"/>
    <w:rsid w:val="00605E74"/>
    <w:rsid w:val="0061421B"/>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250E"/>
    <w:rsid w:val="008E3223"/>
    <w:rsid w:val="00904F6F"/>
    <w:rsid w:val="00911AEE"/>
    <w:rsid w:val="0091320A"/>
    <w:rsid w:val="009169E8"/>
    <w:rsid w:val="00923081"/>
    <w:rsid w:val="0092466A"/>
    <w:rsid w:val="00947FC9"/>
    <w:rsid w:val="00954A84"/>
    <w:rsid w:val="009646B2"/>
    <w:rsid w:val="00976021"/>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44323"/>
    <w:rsid w:val="00A55678"/>
    <w:rsid w:val="00A55FE4"/>
    <w:rsid w:val="00A56483"/>
    <w:rsid w:val="00A6031E"/>
    <w:rsid w:val="00A7368D"/>
    <w:rsid w:val="00A82A60"/>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A112C"/>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B1FFD"/>
    <w:rsid w:val="00EB71E3"/>
    <w:rsid w:val="00EF354A"/>
    <w:rsid w:val="00EF46EC"/>
    <w:rsid w:val="00EF6C18"/>
    <w:rsid w:val="00F02292"/>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hyperlink" Target="https://link.springer.com/journal/1016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journals.physiology.org/journal/j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22</Pages>
  <Words>27615</Words>
  <Characters>157406</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25</cp:revision>
  <dcterms:created xsi:type="dcterms:W3CDTF">2022-11-21T20:35:00Z</dcterms:created>
  <dcterms:modified xsi:type="dcterms:W3CDTF">2022-12-0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4coyR3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